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D90707" w:rsidRDefault="00D90707" w:rsidP="00CA31F6"/>
                    <w:p w14:paraId="0074EEEE" w14:textId="77777777" w:rsidR="00D90707" w:rsidRDefault="00D90707" w:rsidP="00CA31F6"/>
                    <w:p w14:paraId="20FED896" w14:textId="77777777" w:rsidR="00D90707" w:rsidRDefault="00D90707" w:rsidP="00CA31F6"/>
                    <w:p w14:paraId="6BC7A7D7" w14:textId="77777777" w:rsidR="00D90707" w:rsidRDefault="00D90707" w:rsidP="00CA31F6"/>
                    <w:p w14:paraId="657ED508" w14:textId="77777777" w:rsidR="00D90707" w:rsidRDefault="00D90707" w:rsidP="00CA31F6"/>
                    <w:p w14:paraId="4DBF881F" w14:textId="77777777" w:rsidR="00D90707" w:rsidRDefault="00D90707" w:rsidP="00CA31F6"/>
                    <w:p w14:paraId="47D5DC89" w14:textId="77777777" w:rsidR="00D90707" w:rsidRDefault="00D90707"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D90707">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D9070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D9070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D90707">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D90707">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D9070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D90707">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77D2DA60"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0087F1BE"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2E5A99E4"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24F92BB7"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4E427271"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string de busca desenvolvida no motor de busca da ACM, e a figura 2 e 3 apresentam 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6F1E4C58"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74D91F3"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2</w:t>
      </w:r>
      <w:r w:rsidR="00C7334A">
        <w:rPr>
          <w:noProof/>
        </w:rPr>
        <w:fldChar w:fldCharType="end"/>
      </w:r>
      <w:bookmarkEnd w:id="12"/>
      <w:r>
        <w:rPr>
          <w:noProof/>
        </w:rPr>
        <w:t xml:space="preserve"> -</w:t>
      </w:r>
      <w:r>
        <w:t xml:space="preserve"> Resultado de busca dos proceedings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3875AB9"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3</w:t>
      </w:r>
      <w:r w:rsidR="00C7334A">
        <w:rPr>
          <w:noProof/>
        </w:rPr>
        <w:fldChar w:fldCharType="end"/>
      </w:r>
      <w:bookmarkEnd w:id="14"/>
      <w:r>
        <w:rPr>
          <w:noProof/>
        </w:rPr>
        <w:t xml:space="preserve"> -</w:t>
      </w:r>
      <w:r>
        <w:t xml:space="preserve"> </w:t>
      </w:r>
      <w:r w:rsidRPr="00353DD1">
        <w:t xml:space="preserve">Resultado de busca dos </w:t>
      </w:r>
      <w:r>
        <w:t>journals</w:t>
      </w:r>
      <w:r w:rsidRPr="00353DD1">
        <w:t xml:space="preserve"> no motor de busca da ACM (próprio, 2020)</w:t>
      </w:r>
      <w:bookmarkEnd w:id="15"/>
    </w:p>
    <w:p w14:paraId="01684C1C" w14:textId="08A33FBA"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EE6BBA6"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68D80B1D"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365634FF"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1E42C66C"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62E906E5"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0C147E5F"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D4940B7"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18F0705"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10ABAD20"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55F5BCA9"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62633">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3FDDE16C"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43EDDD4A"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2567F68B" w:rsidR="000F766B" w:rsidRDefault="000F766B" w:rsidP="000F766B">
      <w:pPr>
        <w:pStyle w:val="Legenda"/>
        <w:rPr>
          <w:bCs/>
          <w:iCs/>
          <w:caps/>
          <w:snapToGrid w:val="0"/>
          <w:color w:val="000000"/>
          <w:spacing w:val="10"/>
          <w:kern w:val="28"/>
          <w:szCs w:val="20"/>
        </w:rPr>
      </w:pPr>
      <w:bookmarkStart w:id="42" w:name="_Ref52742150"/>
      <w:bookmarkStart w:id="43" w:name="_Ref52742133"/>
      <w:r>
        <w:t xml:space="preserve">Figura </w:t>
      </w:r>
      <w:r>
        <w:fldChar w:fldCharType="begin"/>
      </w:r>
      <w:r>
        <w:instrText xml:space="preserve"> SEQ Figura \* ARABIC </w:instrText>
      </w:r>
      <w:r>
        <w:fldChar w:fldCharType="separate"/>
      </w:r>
      <w:r w:rsidR="009D5C44">
        <w:rPr>
          <w:noProof/>
        </w:rPr>
        <w:t>8</w:t>
      </w:r>
      <w:r>
        <w:rPr>
          <w:noProof/>
        </w:rPr>
        <w:fldChar w:fldCharType="end"/>
      </w:r>
      <w:bookmarkEnd w:id="4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3"/>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r w:rsidRPr="00BE1B35">
        <w:rPr>
          <w:i/>
          <w:iCs w:val="0"/>
        </w:rPr>
        <w:t>python</w:t>
      </w:r>
      <w:r>
        <w:t xml:space="preserve"> do </w:t>
      </w:r>
      <w:r w:rsidRPr="00BE1B35">
        <w:rPr>
          <w:i/>
          <w:iCs w:val="0"/>
        </w:rPr>
        <w:t>scikit-learn</w:t>
      </w:r>
      <w:r>
        <w:rPr>
          <w:i/>
          <w:iCs w:val="0"/>
        </w:rPr>
        <w:t>.</w:t>
      </w:r>
      <w:r>
        <w:t xml:space="preserve"> A qual se encontra na classe </w:t>
      </w:r>
      <w:r w:rsidRPr="000F2C68">
        <w:rPr>
          <w:i/>
          <w:iCs w:val="0"/>
        </w:rPr>
        <w:t>KNeighborsClassifier</w:t>
      </w:r>
      <w:r>
        <w:t xml:space="preserve"> do modulo </w:t>
      </w:r>
      <w:r w:rsidRPr="000F2C68">
        <w:rPr>
          <w:i/>
          <w:iCs w:val="0"/>
        </w:rPr>
        <w:t>sklearn.neighbors</w:t>
      </w:r>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3DF95DEF" w:rsidR="002B6979" w:rsidRDefault="00DE09F4" w:rsidP="00CA31F6">
      <w:pPr>
        <w:pStyle w:val="Ttulo2"/>
      </w:pPr>
      <w:bookmarkStart w:id="44" w:name="_Toc51603082"/>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7D67A990"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9D5C44">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0C9602CA" w:rsidR="008849DE" w:rsidRDefault="008849DE" w:rsidP="00CA31F6">
      <w:pPr>
        <w:pStyle w:val="Ttulo3"/>
      </w:pPr>
      <w:bookmarkStart w:id="49" w:name="_Ref48855940"/>
      <w:bookmarkStart w:id="50" w:name="_Toc51603083"/>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46955209" w:rsidR="008849DE" w:rsidRDefault="008849DE" w:rsidP="00CA31F6">
      <w:pPr>
        <w:pStyle w:val="Ttulo3"/>
      </w:pPr>
      <w:bookmarkStart w:id="55" w:name="_Toc51603084"/>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9"/>
      <w:r w:rsidR="00CF5FC9">
        <w:rPr>
          <w:rStyle w:val="Refdecomentrio"/>
        </w:rPr>
        <w:commentReference w:id="59"/>
      </w:r>
    </w:p>
    <w:p w14:paraId="550D217F" w14:textId="0CF7C565" w:rsidR="008849DE" w:rsidRDefault="008849DE" w:rsidP="00CA31F6">
      <w:pPr>
        <w:pStyle w:val="Ttulo3"/>
      </w:pPr>
      <w:bookmarkStart w:id="60"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174EA074" w:rsidR="00512D8C" w:rsidRDefault="00A4134C" w:rsidP="00CA31F6">
      <w:pPr>
        <w:pStyle w:val="Ttulo3"/>
      </w:pPr>
      <w:bookmarkStart w:id="65" w:name="_Ref42462937"/>
      <w:bookmarkStart w:id="66" w:name="_Toc51603086"/>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1FA89A8" w:rsidR="00EE5AC3" w:rsidRDefault="00726572" w:rsidP="00CA31F6">
      <w:pPr>
        <w:pStyle w:val="Ttulo2"/>
      </w:pPr>
      <w:bookmarkStart w:id="68" w:name="_Toc51603087"/>
      <w:r>
        <w:t>pesquisa com usuários sobre recomendação musical</w:t>
      </w:r>
      <w:bookmarkEnd w:id="68"/>
    </w:p>
    <w:p w14:paraId="303F21D0" w14:textId="19854538" w:rsidR="006C7738" w:rsidRPr="006C7738" w:rsidRDefault="006C7738" w:rsidP="00CA31F6">
      <w:r>
        <w:tab/>
      </w:r>
      <w:r w:rsidR="00F7313E">
        <w:t>Para validar o modelo de sistema de recomendação</w:t>
      </w:r>
      <w:r w:rsidR="00B2728C">
        <w:t xml:space="preserve"> </w:t>
      </w:r>
      <w:commentRangeStart w:id="69"/>
      <w:r w:rsidR="00B2728C">
        <w:t>foi</w:t>
      </w:r>
      <w:r w:rsidR="00F7313E">
        <w:t xml:space="preserve"> </w:t>
      </w:r>
      <w:r w:rsidR="00B2728C">
        <w:t xml:space="preserve">desenvolvida </w:t>
      </w:r>
      <w:commentRangeEnd w:id="69"/>
      <w:r w:rsidR="00B2728C">
        <w:rPr>
          <w:rStyle w:val="Refdecomentrio"/>
        </w:rPr>
        <w:commentReference w:id="69"/>
      </w:r>
      <w:r w:rsidR="00F7313E">
        <w:t xml:space="preserve">uma </w:t>
      </w:r>
      <w:commentRangeStart w:id="70"/>
      <w:commentRangeStart w:id="71"/>
      <w:r w:rsidR="00F7313E">
        <w:t>aplicação</w:t>
      </w:r>
      <w:commentRangeEnd w:id="70"/>
      <w:r w:rsidR="008264A2">
        <w:rPr>
          <w:rStyle w:val="Refdecomentrio"/>
        </w:rPr>
        <w:commentReference w:id="70"/>
      </w:r>
      <w:commentRangeEnd w:id="71"/>
      <w:r w:rsidR="001C6C9A">
        <w:rPr>
          <w:rStyle w:val="Refdecomentrio"/>
        </w:rPr>
        <w:commentReference w:id="71"/>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2"/>
      <w:commentRangeStart w:id="73"/>
      <w:commentRangeStart w:id="7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2"/>
      <w:commentRangeEnd w:id="73"/>
      <w:r w:rsidR="00B2728C">
        <w:rPr>
          <w:rStyle w:val="Refdecomentrio"/>
        </w:rPr>
        <w:commentReference w:id="72"/>
      </w:r>
      <w:r w:rsidR="00215D62">
        <w:rPr>
          <w:rStyle w:val="Refdecomentrio"/>
        </w:rPr>
        <w:commentReference w:id="73"/>
      </w:r>
      <w:commentRangeEnd w:id="74"/>
      <w:r w:rsidR="005B39DC">
        <w:rPr>
          <w:rStyle w:val="Refdecomentrio"/>
        </w:rPr>
        <w:commentReference w:id="74"/>
      </w:r>
    </w:p>
    <w:p w14:paraId="232A08C4" w14:textId="20CA406C" w:rsidR="002638C0" w:rsidRDefault="007649CF" w:rsidP="00CA31F6">
      <w:pPr>
        <w:pStyle w:val="Legenda"/>
      </w:pPr>
      <w:bookmarkStart w:id="75" w:name="_Ref42452795"/>
      <w:bookmarkStart w:id="7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9D5C44">
        <w:rPr>
          <w:noProof/>
        </w:rPr>
        <w:t>10</w:t>
      </w:r>
      <w:r w:rsidR="00C7334A">
        <w:rPr>
          <w:noProof/>
        </w:rPr>
        <w:fldChar w:fldCharType="end"/>
      </w:r>
      <w:bookmarkEnd w:id="75"/>
      <w:r>
        <w:t xml:space="preserve"> Etapas do desenvolvimento</w:t>
      </w:r>
      <w:r>
        <w:rPr>
          <w:noProof/>
        </w:rPr>
        <w:t xml:space="preserve"> do sistema de recomendação musical</w:t>
      </w:r>
      <w:r>
        <w:t xml:space="preserve"> </w:t>
      </w:r>
      <w:bookmarkStart w:id="77" w:name="_Hlk42442745"/>
      <w:r w:rsidRPr="00353DD1">
        <w:t>(próprio, 2020)</w:t>
      </w:r>
      <w:bookmarkEnd w:id="76"/>
      <w:bookmarkEnd w:id="77"/>
    </w:p>
    <w:p w14:paraId="24FD8A78" w14:textId="6C21E887" w:rsidR="00D902DF" w:rsidRDefault="00D902DF" w:rsidP="00CA31F6">
      <w:commentRangeStart w:id="78"/>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8"/>
      <w:r w:rsidR="00C00AE5">
        <w:rPr>
          <w:rStyle w:val="Refdecomentrio"/>
        </w:rPr>
        <w:commentReference w:id="78"/>
      </w:r>
    </w:p>
    <w:p w14:paraId="49CCDBDD" w14:textId="677002B2" w:rsidR="002D4647" w:rsidRDefault="002D4647" w:rsidP="002D4647">
      <w:pPr>
        <w:pStyle w:val="Legenda"/>
      </w:pPr>
      <w:bookmarkStart w:id="79" w:name="_Ref48857312"/>
      <w:r>
        <w:t xml:space="preserve">Quadro </w:t>
      </w:r>
      <w:r w:rsidR="00EF1EF1">
        <w:fldChar w:fldCharType="begin"/>
      </w:r>
      <w:r w:rsidR="00EF1EF1">
        <w:instrText xml:space="preserve"> SEQ Quadro \* ARABIC </w:instrText>
      </w:r>
      <w:r w:rsidR="00EF1EF1">
        <w:fldChar w:fldCharType="separate"/>
      </w:r>
      <w:r w:rsidR="00462633">
        <w:rPr>
          <w:noProof/>
        </w:rPr>
        <w:t>2</w:t>
      </w:r>
      <w:r w:rsidR="00EF1EF1">
        <w:rPr>
          <w:noProof/>
        </w:rPr>
        <w:fldChar w:fldCharType="end"/>
      </w:r>
      <w:bookmarkEnd w:id="79"/>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CE0E7B" w:rsidRDefault="00505BB9" w:rsidP="00CA31F6">
            <w:pPr>
              <w:rPr>
                <w:b/>
                <w:bCs/>
              </w:rPr>
            </w:pPr>
            <w:r w:rsidRPr="00CE0E7B">
              <w:rPr>
                <w:b/>
                <w:bCs/>
              </w:rPr>
              <w:lastRenderedPageBreak/>
              <w:t>Pergunta</w:t>
            </w:r>
          </w:p>
        </w:tc>
        <w:tc>
          <w:tcPr>
            <w:tcW w:w="4531" w:type="dxa"/>
          </w:tcPr>
          <w:p w14:paraId="19A5F2D0" w14:textId="74102221" w:rsidR="00505BB9" w:rsidRPr="00CE0E7B" w:rsidRDefault="009C0756" w:rsidP="00505BB9">
            <w:pPr>
              <w:rPr>
                <w:b/>
                <w:bCs/>
              </w:rPr>
            </w:pPr>
            <w:r w:rsidRPr="00CE0E7B">
              <w:rPr>
                <w:b/>
                <w:bCs/>
              </w:rPr>
              <w:t>Possíveis r</w:t>
            </w:r>
            <w:r w:rsidR="00616558" w:rsidRPr="00CE0E7B">
              <w:rPr>
                <w:b/>
                <w:bCs/>
              </w:rPr>
              <w:t>espostas</w:t>
            </w:r>
          </w:p>
        </w:tc>
      </w:tr>
      <w:tr w:rsidR="00505BB9" w:rsidRPr="007C31E3"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6A9F42B4" w:rsidR="00B021FD" w:rsidRDefault="00B021FD" w:rsidP="00B021FD">
      <w:pPr>
        <w:pStyle w:val="Ttulo3"/>
      </w:pPr>
      <w:bookmarkStart w:id="80" w:name="_Toc51603088"/>
      <w:r>
        <w:t>Pré-teste</w:t>
      </w:r>
      <w:r w:rsidR="00DB0C61">
        <w:t xml:space="preserve"> do questionário</w:t>
      </w:r>
      <w:bookmarkEnd w:id="80"/>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1DB77DAA" w:rsidR="00F72CBA" w:rsidRDefault="00F72CBA" w:rsidP="00F72CBA">
      <w:pPr>
        <w:pStyle w:val="Ttulo3"/>
      </w:pPr>
      <w:bookmarkStart w:id="81" w:name="_Toc51603089"/>
      <w:r>
        <w:t xml:space="preserve">Resultados do </w:t>
      </w:r>
      <w:r w:rsidR="00123767">
        <w:t>questionário</w:t>
      </w:r>
      <w:bookmarkEnd w:id="81"/>
    </w:p>
    <w:p w14:paraId="3715E4DD" w14:textId="672F3D08" w:rsidR="005859BD" w:rsidRDefault="005859BD" w:rsidP="008A0B65">
      <w:r>
        <w:tab/>
      </w:r>
      <w:commentRangeStart w:id="82"/>
      <w:r>
        <w:t xml:space="preserve">Com um alcance maior do que 1000 pessoas, sendo 800 funcionários da CWI que possuem acesso ao Slack, 200 pessoas alcançadas através do Instagram e demais divulgações que tiveram, </w:t>
      </w:r>
      <w:commentRangeEnd w:id="82"/>
      <w:r>
        <w:rPr>
          <w:rStyle w:val="Refdecomentrio"/>
        </w:rPr>
        <w:commentReference w:id="82"/>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3"/>
      <w:commentRangeEnd w:id="83"/>
      <w:r>
        <w:rPr>
          <w:rStyle w:val="Refdecomentrio"/>
        </w:rPr>
        <w:commentReference w:id="83"/>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4"/>
      <w:r>
        <w:t xml:space="preserve">de </w:t>
      </w:r>
      <w:r w:rsidR="00EF0264">
        <w:t>recomendação</w:t>
      </w:r>
      <w:r>
        <w:t xml:space="preserve"> musical</w:t>
      </w:r>
      <w:commentRangeEnd w:id="84"/>
      <w:r w:rsidR="00F372BC">
        <w:rPr>
          <w:rStyle w:val="Refdecomentrio"/>
        </w:rPr>
        <w:commentReference w:id="8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5"/>
      <w:r w:rsidR="00726572">
        <w:rPr>
          <w:rStyle w:val="Refdecomentrio"/>
        </w:rPr>
        <w:commentReference w:id="85"/>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5154C57C" w:rsidR="00B61F3A" w:rsidRDefault="00B61F3A" w:rsidP="00EF3570">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1</w:t>
      </w:r>
      <w:r w:rsidR="00EF1EF1">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0B36FAB5" w:rsidR="002C4866" w:rsidRDefault="00EF3570" w:rsidP="00EF3570">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2</w:t>
      </w:r>
      <w:r w:rsidR="00EF1EF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D6B2942" w:rsidR="00EF3570" w:rsidRDefault="004F5E97" w:rsidP="00210407">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3</w:t>
      </w:r>
      <w:r w:rsidR="00EF1EF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2615A17" w:rsidR="00C75F43" w:rsidRDefault="00171C68" w:rsidP="00210407">
      <w:pPr>
        <w:pStyle w:val="Legenda"/>
        <w:rPr>
          <w:noProof/>
        </w:rPr>
      </w:pPr>
      <w:r>
        <w:t xml:space="preserve">Figura </w:t>
      </w:r>
      <w:r w:rsidR="00EF1EF1">
        <w:fldChar w:fldCharType="begin"/>
      </w:r>
      <w:r w:rsidR="00EF1EF1">
        <w:instrText xml:space="preserve"> SEQ Figura \* ARABIC </w:instrText>
      </w:r>
      <w:r w:rsidR="00EF1EF1">
        <w:fldChar w:fldCharType="separate"/>
      </w:r>
      <w:r w:rsidR="009D5C44">
        <w:rPr>
          <w:noProof/>
        </w:rPr>
        <w:t>14</w:t>
      </w:r>
      <w:r w:rsidR="00EF1EF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DDF90EF" w:rsidR="00171C68" w:rsidRDefault="00171C68" w:rsidP="00210407">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70F87EB8" w:rsidR="006955F2" w:rsidRDefault="006955F2" w:rsidP="006955F2">
      <w:pPr>
        <w:pStyle w:val="Legenda"/>
      </w:pPr>
      <w:r>
        <w:t xml:space="preserve">Figura </w:t>
      </w:r>
      <w:r w:rsidR="00EF1EF1">
        <w:fldChar w:fldCharType="begin"/>
      </w:r>
      <w:r w:rsidR="00EF1EF1">
        <w:instrText xml:space="preserve"> SEQ Figura \* ARABIC </w:instrText>
      </w:r>
      <w:r w:rsidR="00EF1EF1">
        <w:fldChar w:fldCharType="separate"/>
      </w:r>
      <w:r w:rsidR="009D5C44">
        <w:rPr>
          <w:noProof/>
        </w:rPr>
        <w:t>16</w:t>
      </w:r>
      <w:r w:rsidR="00EF1EF1">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47EF48E6" w14:textId="09D86DF9" w:rsidR="00393A4C" w:rsidRDefault="00393A4C" w:rsidP="006A158D">
      <w:r>
        <w:tab/>
        <w:t xml:space="preserve">Para desenvolver a aplicação web, foi utilizado a </w:t>
      </w:r>
      <w:r w:rsidRPr="00393A4C">
        <w:rPr>
          <w:i/>
          <w:iCs w:val="0"/>
        </w:rPr>
        <w:t>library React</w:t>
      </w:r>
      <w:r>
        <w:t xml:space="preserve"> que auxilia na construção de componentes e interfaces.</w:t>
      </w:r>
      <w:r w:rsidR="00666D5A">
        <w:t xml:space="preserve"> Para estilizar os componentes e </w:t>
      </w:r>
      <w:r w:rsidR="00E16D40">
        <w:t>páginas</w:t>
      </w:r>
      <w:r w:rsidR="00666D5A">
        <w:t xml:space="preserve"> do React, foi </w:t>
      </w:r>
      <w:r w:rsidR="00666D5A">
        <w:lastRenderedPageBreak/>
        <w:t>utilizado o framework Material ui, o qual possui estilos prontos baseados no Material (interface do Android)</w:t>
      </w:r>
      <w:r w:rsidR="00854E03">
        <w:t>.</w:t>
      </w:r>
    </w:p>
    <w:p w14:paraId="651F64C8" w14:textId="35014EAF" w:rsidR="00565DA2" w:rsidRDefault="00565DA2" w:rsidP="006A158D">
      <w:r>
        <w:tab/>
        <w:t xml:space="preserve">Inicialmente, para persistir os eventos do usuário, foi utilizado o </w:t>
      </w:r>
      <w:r w:rsidRPr="00565DA2">
        <w:rPr>
          <w:i/>
          <w:iCs w:val="0"/>
        </w:rPr>
        <w:t xml:space="preserve">Google </w:t>
      </w:r>
      <w:r w:rsidR="00163AF4" w:rsidRPr="00565DA2">
        <w:rPr>
          <w:i/>
          <w:iCs w:val="0"/>
        </w:rPr>
        <w:t>Analytics</w:t>
      </w:r>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iCs w:val="0"/>
        </w:rPr>
        <w:t>Realtime Database</w:t>
      </w:r>
      <w:r>
        <w:t xml:space="preserve"> do Firebase</w:t>
      </w:r>
      <w:r w:rsidR="00856BCD">
        <w:t xml:space="preserve"> (</w:t>
      </w:r>
      <w:r w:rsidR="00856BCD" w:rsidRPr="00856BCD">
        <w:rPr>
          <w:i/>
          <w:iCs w:val="0"/>
        </w:rPr>
        <w:t>Realtime DB</w:t>
      </w:r>
      <w:r w:rsidR="00856BCD">
        <w:t>)</w:t>
      </w:r>
      <w:r w:rsidR="00163AF4">
        <w:t>, o qua</w:t>
      </w:r>
      <w:r w:rsidR="00BC58FE">
        <w:t>l possui uma vasta opção de customização</w:t>
      </w:r>
      <w:r w:rsidR="00B17CC3">
        <w:t xml:space="preserve">, e tornaria possível a adição do </w:t>
      </w:r>
      <w:r w:rsidR="00B17CC3" w:rsidRPr="00AB5A4A">
        <w:rPr>
          <w:i/>
          <w:iCs w:val="0"/>
        </w:rPr>
        <w:t>timestamp</w:t>
      </w:r>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Google Tag Manager</w:t>
      </w:r>
      <w:r w:rsidR="004B4B18">
        <w:t>)</w:t>
      </w:r>
      <w:r w:rsidR="00DA5C86">
        <w:t xml:space="preserve"> para fazer esse intermédio, porém, devido a algumas limitações da ferramenta, foi removido essa dependência e enviado os eventos diretamente do </w:t>
      </w:r>
      <w:r w:rsidR="00DA5C86" w:rsidRPr="00DA5C86">
        <w:rPr>
          <w:i/>
          <w:iCs w:val="0"/>
        </w:rPr>
        <w:t>Javascript</w:t>
      </w:r>
      <w:r w:rsidR="00DA5C86" w:rsidRPr="00AD472A">
        <w:t>.</w:t>
      </w:r>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37DE1F44" w14:textId="632B63F1" w:rsidR="000E20F6" w:rsidRDefault="000E20F6" w:rsidP="003E2A27">
      <w:r>
        <w:tab/>
        <w:t xml:space="preserve">A aplicação foi publicada na ferramenta disponível no Github chamada </w:t>
      </w:r>
      <w:r w:rsidRPr="000E20F6">
        <w:rPr>
          <w:i/>
          <w:iCs w:val="0"/>
        </w:rPr>
        <w:t>Github Pages</w:t>
      </w:r>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6733F4D8" w:rsidR="00503984" w:rsidRDefault="00503984" w:rsidP="003E2A27">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foram salvos utilizando as aplicações GTM e Google Analytics.</w:t>
      </w:r>
    </w:p>
    <w:p w14:paraId="4F44E766" w14:textId="4DFA10A6" w:rsidR="009D5C44" w:rsidRPr="000E20F6" w:rsidRDefault="009D5C44" w:rsidP="003E2A27"/>
    <w:p w14:paraId="66BD8074" w14:textId="53F4BF23" w:rsidR="00360E5F" w:rsidRDefault="00360E5F" w:rsidP="00360E5F">
      <w:pPr>
        <w:pStyle w:val="Ttulo3"/>
      </w:pPr>
      <w:r>
        <w:t xml:space="preserve">Coleta do </w:t>
      </w:r>
      <w:r w:rsidR="000C1A86">
        <w:t>F</w:t>
      </w:r>
      <w:r>
        <w:t>irebase</w:t>
      </w:r>
    </w:p>
    <w:p w14:paraId="6733EB29" w14:textId="21C96CF2" w:rsidR="009D5C44" w:rsidRDefault="007C31E3" w:rsidP="00360E5F">
      <w:r>
        <w:tab/>
        <w:t>Ao final do experimento, foi exportado os eventos dos usuários em um JSON através d</w:t>
      </w:r>
      <w:r w:rsidR="007916D5">
        <w:t>o</w:t>
      </w:r>
      <w:r>
        <w:t xml:space="preserve"> console do </w:t>
      </w:r>
      <w:r w:rsidRPr="00CA6B94">
        <w:rPr>
          <w:i/>
          <w:iCs w:val="0"/>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iCs w:val="0"/>
        </w:rPr>
        <w:t>Realtime DB</w:t>
      </w:r>
      <w:r w:rsidR="009D5C44">
        <w:t>.</w:t>
      </w:r>
    </w:p>
    <w:p w14:paraId="04966EDC" w14:textId="77777777" w:rsidR="009D5C44" w:rsidRDefault="009D5C44" w:rsidP="009D5C44">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6879739" w:rsidR="00360E5F" w:rsidRDefault="009D5C44" w:rsidP="009D5C44">
      <w:pPr>
        <w:pStyle w:val="Legenda"/>
      </w:pPr>
      <w:bookmarkStart w:id="86" w:name="_Ref53931970"/>
      <w:r>
        <w:t xml:space="preserve">Figura </w:t>
      </w:r>
      <w:r>
        <w:fldChar w:fldCharType="begin"/>
      </w:r>
      <w:r>
        <w:instrText xml:space="preserve"> SEQ Figura \* ARABIC </w:instrText>
      </w:r>
      <w:r>
        <w:fldChar w:fldCharType="separate"/>
      </w:r>
      <w:r>
        <w:rPr>
          <w:noProof/>
        </w:rPr>
        <w:t>17</w:t>
      </w:r>
      <w:r>
        <w:fldChar w:fldCharType="end"/>
      </w:r>
      <w:bookmarkEnd w:id="86"/>
      <w:r>
        <w:t xml:space="preserve"> Console do </w:t>
      </w:r>
      <w:r w:rsidRPr="00CB6D11">
        <w:rPr>
          <w:i/>
          <w:iCs/>
        </w:rPr>
        <w:t>Realtime</w:t>
      </w:r>
      <w:r w:rsidRPr="00CB6D11">
        <w:rPr>
          <w:i/>
          <w:iCs/>
          <w:noProof/>
        </w:rPr>
        <w:t xml:space="preserve"> Database</w:t>
      </w:r>
      <w:r>
        <w:rPr>
          <w:noProof/>
        </w:rPr>
        <w:t xml:space="preserve"> do Firebase</w:t>
      </w:r>
      <w:r>
        <w:t xml:space="preserve"> </w:t>
      </w:r>
      <w:r w:rsidRPr="00A73EA3">
        <w:t>(próprio, 2020)</w:t>
      </w:r>
    </w:p>
    <w:p w14:paraId="7FB894DE" w14:textId="5B2D2179" w:rsidR="009D5C44" w:rsidRPr="00C5547D" w:rsidRDefault="001C6C85" w:rsidP="00360E5F">
      <w:r>
        <w:tab/>
        <w:t xml:space="preserve">Com o JSON e a estrutura de dados pronta, foi realizado alguns estudos em </w:t>
      </w:r>
      <w:r w:rsidRPr="001C6C85">
        <w:rPr>
          <w:i/>
          <w:iCs w:val="0"/>
        </w:rPr>
        <w:t>python</w:t>
      </w:r>
      <w:r>
        <w:t xml:space="preserve"> </w:t>
      </w:r>
      <w:r w:rsidR="003514F9">
        <w:t>para adquirir o conhecimento necessário para obter os dados necessários do Spotify e rodar o algoritmo KNN nos dados obtidos.</w:t>
      </w:r>
      <w:r w:rsidR="00E36D2A">
        <w:t xml:space="preserve"> O</w:t>
      </w:r>
      <w:r w:rsidR="00C5547D">
        <w:t>s primeiros testes</w:t>
      </w:r>
      <w:r w:rsidR="00E36D2A">
        <w:t xml:space="preserve"> do algoritmo fo</w:t>
      </w:r>
      <w:r w:rsidR="00C5547D">
        <w:t>ram</w:t>
      </w:r>
      <w:r w:rsidR="00E36D2A">
        <w:t xml:space="preserve"> realizado</w:t>
      </w:r>
      <w:r w:rsidR="00C5547D">
        <w:t>s</w:t>
      </w:r>
      <w:r w:rsidR="00E36D2A">
        <w:t xml:space="preserve"> utilizando a base de íris disponível no </w:t>
      </w:r>
      <w:r w:rsidR="00E36D2A" w:rsidRPr="00E36D2A">
        <w:rPr>
          <w:i/>
          <w:iCs w:val="0"/>
        </w:rPr>
        <w:t>sklearn</w:t>
      </w:r>
      <w:r w:rsidR="00C5547D">
        <w:t xml:space="preserve">, e então, após obter o conhecimento do funcionamento do algoritmo no </w:t>
      </w:r>
      <w:r w:rsidR="00C5547D" w:rsidRPr="005338D4">
        <w:rPr>
          <w:i/>
          <w:iCs w:val="0"/>
        </w:rPr>
        <w:t>python</w:t>
      </w:r>
      <w:r w:rsidR="00C5547D">
        <w:t xml:space="preserve">, foi aplicado o mesmo sobre a base </w:t>
      </w:r>
      <w:r w:rsidR="00DB58FF">
        <w:t>extraída</w:t>
      </w:r>
      <w:r w:rsidR="00C5547D">
        <w:t xml:space="preserve"> e preparada do JSON.</w:t>
      </w:r>
    </w:p>
    <w:p w14:paraId="66D4A536" w14:textId="2C8049BC" w:rsidR="00360E5F" w:rsidRDefault="00F44028" w:rsidP="00360E5F">
      <w:pPr>
        <w:pStyle w:val="Ttulo3"/>
      </w:pPr>
      <w:r>
        <w:t>Preparação dos dados para o KNN</w:t>
      </w:r>
    </w:p>
    <w:p w14:paraId="602EF07C" w14:textId="537191A3" w:rsidR="00044C36" w:rsidRPr="00F06399" w:rsidRDefault="00CC3D32" w:rsidP="00044C36">
      <w:r>
        <w:tab/>
        <w:t xml:space="preserve">Para salvar os eventos da aplicação, foi criado uma lista chamada </w:t>
      </w:r>
      <w:r w:rsidRPr="00CC3D32">
        <w:rPr>
          <w:i/>
          <w:iCs w:val="0"/>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iCs w:val="0"/>
        </w:rPr>
        <w:t>action</w:t>
      </w:r>
      <w:r w:rsidR="00074D32">
        <w:t xml:space="preserve">, </w:t>
      </w:r>
      <w:r w:rsidR="004312F9">
        <w:t xml:space="preserve">ação realizada pelo usuário, apresentadas </w:t>
      </w:r>
      <w:r w:rsidR="004312F9">
        <w:lastRenderedPageBreak/>
        <w:t>no quadro3; (ii)</w:t>
      </w:r>
      <w:r w:rsidR="005514A9">
        <w:t xml:space="preserve"> </w:t>
      </w:r>
      <w:r w:rsidR="005514A9" w:rsidRPr="00592A9A">
        <w:rPr>
          <w:i/>
          <w:iCs w:val="0"/>
        </w:rPr>
        <w:t>createdDateTime</w:t>
      </w:r>
      <w:r w:rsidR="005514A9">
        <w:t>, data d</w:t>
      </w:r>
      <w:r w:rsidR="00955B47">
        <w:t>a execução do</w:t>
      </w:r>
      <w:r w:rsidR="005514A9">
        <w:t xml:space="preserve"> evento;</w:t>
      </w:r>
      <w:r w:rsidR="00BC05A0">
        <w:t xml:space="preserve"> (iii) </w:t>
      </w:r>
      <w:r w:rsidR="00BC05A0" w:rsidRPr="00592A9A">
        <w:rPr>
          <w:i/>
          <w:iCs w:val="0"/>
        </w:rPr>
        <w:t>value</w:t>
      </w:r>
      <w:r w:rsidR="00BC05A0">
        <w:t>, valores do evento separados por “;”.</w:t>
      </w:r>
    </w:p>
    <w:p w14:paraId="1133AD6B" w14:textId="3C88A914" w:rsidR="00462633" w:rsidRDefault="00462633" w:rsidP="00462633">
      <w:pPr>
        <w:pStyle w:val="Legenda"/>
      </w:pPr>
      <w:r>
        <w:t xml:space="preserve">Quadro </w:t>
      </w:r>
      <w:r>
        <w:fldChar w:fldCharType="begin"/>
      </w:r>
      <w:r>
        <w:instrText xml:space="preserve"> SEQ Quadro \* ARABIC </w:instrText>
      </w:r>
      <w:r>
        <w:fldChar w:fldCharType="separate"/>
      </w:r>
      <w:r>
        <w:rPr>
          <w:noProof/>
        </w:rPr>
        <w:t>3</w:t>
      </w:r>
      <w:r>
        <w:fldChar w:fldCharType="end"/>
      </w:r>
      <w:r>
        <w:t xml:space="preserve"> Lista de ações possíveis nos eventos </w:t>
      </w:r>
      <w:r w:rsidRPr="00A73EA3">
        <w:t>(próprio, 2020)</w:t>
      </w:r>
    </w:p>
    <w:tbl>
      <w:tblPr>
        <w:tblStyle w:val="Tabelacomgrade"/>
        <w:tblW w:w="0" w:type="auto"/>
        <w:tblLook w:val="04A0" w:firstRow="1" w:lastRow="0" w:firstColumn="1" w:lastColumn="0" w:noHBand="0" w:noVBand="1"/>
      </w:tblPr>
      <w:tblGrid>
        <w:gridCol w:w="4531"/>
        <w:gridCol w:w="4531"/>
      </w:tblGrid>
      <w:tr w:rsidR="00044C36" w14:paraId="5D7A12F8" w14:textId="77777777" w:rsidTr="00F06399">
        <w:tc>
          <w:tcPr>
            <w:tcW w:w="4531" w:type="dxa"/>
          </w:tcPr>
          <w:p w14:paraId="0BE54B9A" w14:textId="03A2D2F3" w:rsidR="00044C36" w:rsidRPr="00F06399" w:rsidRDefault="00044C36" w:rsidP="00044C36">
            <w:pPr>
              <w:rPr>
                <w:b/>
                <w:bCs/>
                <w:lang w:val="en-US"/>
              </w:rPr>
            </w:pPr>
            <w:r w:rsidRPr="00F06399">
              <w:rPr>
                <w:b/>
                <w:bCs/>
                <w:lang w:val="en-US"/>
              </w:rPr>
              <w:t>Action</w:t>
            </w:r>
          </w:p>
        </w:tc>
        <w:tc>
          <w:tcPr>
            <w:tcW w:w="4531" w:type="dxa"/>
          </w:tcPr>
          <w:p w14:paraId="7692169A" w14:textId="51EBACE7" w:rsidR="00044C36" w:rsidRPr="00F06399" w:rsidRDefault="00044C36" w:rsidP="00044C36">
            <w:pPr>
              <w:rPr>
                <w:b/>
                <w:bCs/>
                <w:lang w:val="en-US"/>
              </w:rPr>
            </w:pPr>
            <w:r w:rsidRPr="00F06399">
              <w:rPr>
                <w:b/>
                <w:bCs/>
                <w:lang w:val="en-US"/>
              </w:rPr>
              <w:t>Descrição</w:t>
            </w:r>
          </w:p>
        </w:tc>
      </w:tr>
      <w:tr w:rsidR="00044C36" w:rsidRPr="00E35470" w14:paraId="45E38C5B" w14:textId="77777777" w:rsidTr="00F06399">
        <w:tc>
          <w:tcPr>
            <w:tcW w:w="4531" w:type="dxa"/>
          </w:tcPr>
          <w:p w14:paraId="2F36AC35" w14:textId="0E24C3E7" w:rsidR="00044C36" w:rsidRDefault="00044C36" w:rsidP="00044C36">
            <w:pPr>
              <w:rPr>
                <w:lang w:val="en-US"/>
              </w:rPr>
            </w:pPr>
            <w:r w:rsidRPr="00044C36">
              <w:rPr>
                <w:lang w:val="en-US"/>
              </w:rPr>
              <w:t>CHANGE_MUSIC_TIME</w:t>
            </w:r>
          </w:p>
        </w:tc>
        <w:tc>
          <w:tcPr>
            <w:tcW w:w="4531" w:type="dxa"/>
          </w:tcPr>
          <w:p w14:paraId="5F79273F" w14:textId="27DAE650" w:rsidR="00044C36" w:rsidRPr="00E35470" w:rsidRDefault="00156029" w:rsidP="00044C36">
            <w:r w:rsidRPr="00E35470">
              <w:t xml:space="preserve">Altera o </w:t>
            </w:r>
            <w:r w:rsidR="00E35470" w:rsidRPr="00E35470">
              <w:t xml:space="preserve">tempo da </w:t>
            </w:r>
            <w:r w:rsidR="00E44975" w:rsidRPr="00E35470">
              <w:t>m</w:t>
            </w:r>
            <w:r w:rsidR="00E44975">
              <w:t>úsica</w:t>
            </w:r>
            <w:r w:rsidR="00E35470">
              <w:t xml:space="preserve"> </w:t>
            </w:r>
            <w:r w:rsidR="007C5226">
              <w:t>durante a reprodução</w:t>
            </w:r>
          </w:p>
        </w:tc>
      </w:tr>
      <w:tr w:rsidR="00044C36" w14:paraId="0BEC7579" w14:textId="77777777" w:rsidTr="00F06399">
        <w:tc>
          <w:tcPr>
            <w:tcW w:w="4531" w:type="dxa"/>
          </w:tcPr>
          <w:p w14:paraId="458C4B30" w14:textId="4DFE7F32" w:rsidR="00044C36" w:rsidRDefault="00044C36" w:rsidP="00044C36">
            <w:pPr>
              <w:rPr>
                <w:lang w:val="en-US"/>
              </w:rPr>
            </w:pPr>
            <w:r w:rsidRPr="00044C36">
              <w:rPr>
                <w:lang w:val="en-US"/>
              </w:rPr>
              <w:t>CHANGE_TO_NEXT_MUSIC</w:t>
            </w:r>
          </w:p>
        </w:tc>
        <w:tc>
          <w:tcPr>
            <w:tcW w:w="4531" w:type="dxa"/>
          </w:tcPr>
          <w:p w14:paraId="322D38E5" w14:textId="77777777" w:rsidR="00044C36" w:rsidRDefault="00044C36" w:rsidP="00044C36">
            <w:pPr>
              <w:rPr>
                <w:lang w:val="en-US"/>
              </w:rPr>
            </w:pPr>
          </w:p>
        </w:tc>
      </w:tr>
      <w:tr w:rsidR="00044C36" w14:paraId="62CD560E" w14:textId="77777777" w:rsidTr="00F06399">
        <w:tc>
          <w:tcPr>
            <w:tcW w:w="4531" w:type="dxa"/>
          </w:tcPr>
          <w:p w14:paraId="096352FD" w14:textId="767F98EC" w:rsidR="00044C36" w:rsidRDefault="00044C36" w:rsidP="00044C36">
            <w:pPr>
              <w:rPr>
                <w:lang w:val="en-US"/>
              </w:rPr>
            </w:pPr>
            <w:r w:rsidRPr="00044C36">
              <w:rPr>
                <w:lang w:val="en-US"/>
              </w:rPr>
              <w:t>CHANGE_TO_PREVIOUS_MUSIC</w:t>
            </w:r>
          </w:p>
        </w:tc>
        <w:tc>
          <w:tcPr>
            <w:tcW w:w="4531" w:type="dxa"/>
          </w:tcPr>
          <w:p w14:paraId="427377F2" w14:textId="77777777" w:rsidR="00044C36" w:rsidRDefault="00044C36" w:rsidP="00044C36">
            <w:pPr>
              <w:rPr>
                <w:lang w:val="en-US"/>
              </w:rPr>
            </w:pPr>
          </w:p>
        </w:tc>
      </w:tr>
      <w:tr w:rsidR="00044C36" w14:paraId="6DDE7824" w14:textId="77777777" w:rsidTr="00F06399">
        <w:tc>
          <w:tcPr>
            <w:tcW w:w="4531" w:type="dxa"/>
          </w:tcPr>
          <w:p w14:paraId="7A6B3A70" w14:textId="5086FE62" w:rsidR="00044C36" w:rsidRDefault="00044C36" w:rsidP="00044C36">
            <w:pPr>
              <w:rPr>
                <w:lang w:val="en-US"/>
              </w:rPr>
            </w:pPr>
            <w:r w:rsidRPr="00044C36">
              <w:rPr>
                <w:lang w:val="en-US"/>
              </w:rPr>
              <w:t>CHOOSE_ACTIVITY</w:t>
            </w:r>
          </w:p>
        </w:tc>
        <w:tc>
          <w:tcPr>
            <w:tcW w:w="4531" w:type="dxa"/>
          </w:tcPr>
          <w:p w14:paraId="7EADD557" w14:textId="77777777" w:rsidR="00044C36" w:rsidRDefault="00044C36" w:rsidP="00044C36">
            <w:pPr>
              <w:rPr>
                <w:lang w:val="en-US"/>
              </w:rPr>
            </w:pPr>
          </w:p>
        </w:tc>
      </w:tr>
      <w:tr w:rsidR="00044C36" w14:paraId="34ED177F" w14:textId="77777777" w:rsidTr="00F06399">
        <w:tc>
          <w:tcPr>
            <w:tcW w:w="4531" w:type="dxa"/>
          </w:tcPr>
          <w:p w14:paraId="0AB401EE" w14:textId="0286DD61" w:rsidR="00044C36" w:rsidRDefault="00044C36" w:rsidP="00044C36">
            <w:pPr>
              <w:rPr>
                <w:lang w:val="en-US"/>
              </w:rPr>
            </w:pPr>
            <w:r w:rsidRPr="00044C36">
              <w:rPr>
                <w:lang w:val="en-US"/>
              </w:rPr>
              <w:t>CHOOSE_FEELING</w:t>
            </w:r>
          </w:p>
        </w:tc>
        <w:tc>
          <w:tcPr>
            <w:tcW w:w="4531" w:type="dxa"/>
          </w:tcPr>
          <w:p w14:paraId="36BABCE3" w14:textId="77777777" w:rsidR="00044C36" w:rsidRDefault="00044C36" w:rsidP="00044C36">
            <w:pPr>
              <w:rPr>
                <w:lang w:val="en-US"/>
              </w:rPr>
            </w:pPr>
          </w:p>
        </w:tc>
      </w:tr>
      <w:tr w:rsidR="00044C36" w14:paraId="72535C3A" w14:textId="77777777" w:rsidTr="00F06399">
        <w:tc>
          <w:tcPr>
            <w:tcW w:w="4531" w:type="dxa"/>
          </w:tcPr>
          <w:p w14:paraId="06AB4479" w14:textId="72B5DFCB" w:rsidR="00044C36" w:rsidRDefault="00044C36" w:rsidP="00044C36">
            <w:pPr>
              <w:rPr>
                <w:lang w:val="en-US"/>
              </w:rPr>
            </w:pPr>
            <w:r w:rsidRPr="00044C36">
              <w:rPr>
                <w:lang w:val="en-US"/>
              </w:rPr>
              <w:t>CHOOSE_FEELING_TO_BE_LIKE</w:t>
            </w:r>
          </w:p>
        </w:tc>
        <w:tc>
          <w:tcPr>
            <w:tcW w:w="4531" w:type="dxa"/>
          </w:tcPr>
          <w:p w14:paraId="736E878F" w14:textId="77777777" w:rsidR="00044C36" w:rsidRDefault="00044C36" w:rsidP="00044C36">
            <w:pPr>
              <w:rPr>
                <w:lang w:val="en-US"/>
              </w:rPr>
            </w:pPr>
          </w:p>
        </w:tc>
      </w:tr>
      <w:tr w:rsidR="00044C36" w14:paraId="6CD26CDB" w14:textId="77777777" w:rsidTr="00F06399">
        <w:tc>
          <w:tcPr>
            <w:tcW w:w="4531" w:type="dxa"/>
          </w:tcPr>
          <w:p w14:paraId="030610D7" w14:textId="7CBDD3FD" w:rsidR="00044C36" w:rsidRDefault="00044C36" w:rsidP="00044C36">
            <w:pPr>
              <w:rPr>
                <w:lang w:val="en-US"/>
              </w:rPr>
            </w:pPr>
            <w:r w:rsidRPr="00044C36">
              <w:rPr>
                <w:lang w:val="en-US"/>
              </w:rPr>
              <w:t>CHOOSE_LOCATION</w:t>
            </w:r>
          </w:p>
        </w:tc>
        <w:tc>
          <w:tcPr>
            <w:tcW w:w="4531" w:type="dxa"/>
          </w:tcPr>
          <w:p w14:paraId="1AC0ADA6" w14:textId="77777777" w:rsidR="00044C36" w:rsidRDefault="00044C36" w:rsidP="00044C36">
            <w:pPr>
              <w:rPr>
                <w:lang w:val="en-US"/>
              </w:rPr>
            </w:pPr>
          </w:p>
        </w:tc>
      </w:tr>
      <w:tr w:rsidR="00044C36" w14:paraId="3A112DB3" w14:textId="77777777" w:rsidTr="00F06399">
        <w:tc>
          <w:tcPr>
            <w:tcW w:w="4531" w:type="dxa"/>
          </w:tcPr>
          <w:p w14:paraId="6449991D" w14:textId="3971571F" w:rsidR="00044C36" w:rsidRPr="00044C36" w:rsidRDefault="00044C36" w:rsidP="00044C36">
            <w:pPr>
              <w:rPr>
                <w:lang w:val="en-US"/>
              </w:rPr>
            </w:pPr>
            <w:r w:rsidRPr="00044C36">
              <w:rPr>
                <w:lang w:val="en-US"/>
              </w:rPr>
              <w:t>HATED_MUSIC</w:t>
            </w:r>
          </w:p>
        </w:tc>
        <w:tc>
          <w:tcPr>
            <w:tcW w:w="4531" w:type="dxa"/>
          </w:tcPr>
          <w:p w14:paraId="7683D1B6" w14:textId="77777777" w:rsidR="00044C36" w:rsidRDefault="00044C36" w:rsidP="00044C36">
            <w:pPr>
              <w:rPr>
                <w:lang w:val="en-US"/>
              </w:rPr>
            </w:pPr>
          </w:p>
        </w:tc>
      </w:tr>
      <w:tr w:rsidR="00044C36" w14:paraId="3EBF15F0" w14:textId="77777777" w:rsidTr="00F06399">
        <w:tc>
          <w:tcPr>
            <w:tcW w:w="4531" w:type="dxa"/>
          </w:tcPr>
          <w:p w14:paraId="15D5CCFF" w14:textId="14DA572F" w:rsidR="00044C36" w:rsidRPr="00044C36" w:rsidRDefault="00044C36" w:rsidP="00044C36">
            <w:pPr>
              <w:rPr>
                <w:lang w:val="en-US"/>
              </w:rPr>
            </w:pPr>
            <w:r w:rsidRPr="00044C36">
              <w:rPr>
                <w:lang w:val="en-US"/>
              </w:rPr>
              <w:t>HIDE_DETAILS</w:t>
            </w:r>
          </w:p>
        </w:tc>
        <w:tc>
          <w:tcPr>
            <w:tcW w:w="4531" w:type="dxa"/>
          </w:tcPr>
          <w:p w14:paraId="462619F8" w14:textId="77777777" w:rsidR="00044C36" w:rsidRDefault="00044C36" w:rsidP="00044C36">
            <w:pPr>
              <w:rPr>
                <w:lang w:val="en-US"/>
              </w:rPr>
            </w:pPr>
          </w:p>
        </w:tc>
      </w:tr>
      <w:tr w:rsidR="00044C36" w14:paraId="1C0D1A03" w14:textId="77777777" w:rsidTr="00F06399">
        <w:tc>
          <w:tcPr>
            <w:tcW w:w="4531" w:type="dxa"/>
          </w:tcPr>
          <w:p w14:paraId="1873E829" w14:textId="3EBD609C" w:rsidR="00044C36" w:rsidRPr="00044C36" w:rsidRDefault="00044C36" w:rsidP="00044C36">
            <w:pPr>
              <w:rPr>
                <w:lang w:val="en-US"/>
              </w:rPr>
            </w:pPr>
            <w:r w:rsidRPr="00044C36">
              <w:rPr>
                <w:lang w:val="en-US"/>
              </w:rPr>
              <w:t>LIKED_ARTIST</w:t>
            </w:r>
          </w:p>
        </w:tc>
        <w:tc>
          <w:tcPr>
            <w:tcW w:w="4531" w:type="dxa"/>
          </w:tcPr>
          <w:p w14:paraId="319E2C0F" w14:textId="77777777" w:rsidR="00044C36" w:rsidRDefault="00044C36" w:rsidP="00044C36">
            <w:pPr>
              <w:rPr>
                <w:lang w:val="en-US"/>
              </w:rPr>
            </w:pPr>
          </w:p>
        </w:tc>
      </w:tr>
      <w:tr w:rsidR="00044C36" w14:paraId="6D7C2C57" w14:textId="77777777" w:rsidTr="00F06399">
        <w:tc>
          <w:tcPr>
            <w:tcW w:w="4531" w:type="dxa"/>
          </w:tcPr>
          <w:p w14:paraId="7898E86B" w14:textId="37CD8DF7" w:rsidR="00044C36" w:rsidRPr="00044C36" w:rsidRDefault="00044C36" w:rsidP="00044C36">
            <w:pPr>
              <w:rPr>
                <w:lang w:val="en-US"/>
              </w:rPr>
            </w:pPr>
            <w:r w:rsidRPr="00044C36">
              <w:rPr>
                <w:lang w:val="en-US"/>
              </w:rPr>
              <w:t>LIKED_GENRE</w:t>
            </w:r>
          </w:p>
        </w:tc>
        <w:tc>
          <w:tcPr>
            <w:tcW w:w="4531" w:type="dxa"/>
          </w:tcPr>
          <w:p w14:paraId="1D194516" w14:textId="77777777" w:rsidR="00044C36" w:rsidRDefault="00044C36" w:rsidP="00044C36">
            <w:pPr>
              <w:rPr>
                <w:lang w:val="en-US"/>
              </w:rPr>
            </w:pPr>
          </w:p>
        </w:tc>
      </w:tr>
      <w:tr w:rsidR="00044C36" w14:paraId="072523A9" w14:textId="77777777" w:rsidTr="00F06399">
        <w:tc>
          <w:tcPr>
            <w:tcW w:w="4531" w:type="dxa"/>
          </w:tcPr>
          <w:p w14:paraId="0D2082C4" w14:textId="1F77847F" w:rsidR="00044C36" w:rsidRPr="00044C36" w:rsidRDefault="00044C36" w:rsidP="00044C36">
            <w:pPr>
              <w:rPr>
                <w:lang w:val="en-US"/>
              </w:rPr>
            </w:pPr>
            <w:r w:rsidRPr="00044C36">
              <w:rPr>
                <w:lang w:val="en-US"/>
              </w:rPr>
              <w:t>LIKED_MUSIC</w:t>
            </w:r>
          </w:p>
        </w:tc>
        <w:tc>
          <w:tcPr>
            <w:tcW w:w="4531" w:type="dxa"/>
          </w:tcPr>
          <w:p w14:paraId="33455D9D" w14:textId="77777777" w:rsidR="00044C36" w:rsidRDefault="00044C36" w:rsidP="00044C36">
            <w:pPr>
              <w:rPr>
                <w:lang w:val="en-US"/>
              </w:rPr>
            </w:pPr>
          </w:p>
        </w:tc>
      </w:tr>
      <w:tr w:rsidR="00044C36" w14:paraId="229C8826" w14:textId="77777777" w:rsidTr="00F06399">
        <w:tc>
          <w:tcPr>
            <w:tcW w:w="4531" w:type="dxa"/>
          </w:tcPr>
          <w:p w14:paraId="74800C25" w14:textId="536B2907" w:rsidR="00044C36" w:rsidRPr="00044C36" w:rsidRDefault="00044C36" w:rsidP="00044C36">
            <w:pPr>
              <w:rPr>
                <w:lang w:val="en-US"/>
              </w:rPr>
            </w:pPr>
            <w:r w:rsidRPr="00044C36">
              <w:rPr>
                <w:lang w:val="en-US"/>
              </w:rPr>
              <w:t>LOAD_LOCATION</w:t>
            </w:r>
          </w:p>
        </w:tc>
        <w:tc>
          <w:tcPr>
            <w:tcW w:w="4531" w:type="dxa"/>
          </w:tcPr>
          <w:p w14:paraId="6F5ECAF2" w14:textId="77777777" w:rsidR="00044C36" w:rsidRDefault="00044C36" w:rsidP="00044C36">
            <w:pPr>
              <w:rPr>
                <w:lang w:val="en-US"/>
              </w:rPr>
            </w:pPr>
          </w:p>
        </w:tc>
      </w:tr>
      <w:tr w:rsidR="00044C36" w14:paraId="5F9C1392" w14:textId="77777777" w:rsidTr="00F06399">
        <w:tc>
          <w:tcPr>
            <w:tcW w:w="4531" w:type="dxa"/>
          </w:tcPr>
          <w:p w14:paraId="7EC702F7" w14:textId="5740F66F" w:rsidR="00044C36" w:rsidRPr="00044C36" w:rsidRDefault="00044C36" w:rsidP="00044C36">
            <w:pPr>
              <w:rPr>
                <w:lang w:val="en-US"/>
              </w:rPr>
            </w:pPr>
            <w:r w:rsidRPr="00044C36">
              <w:rPr>
                <w:lang w:val="en-US"/>
              </w:rPr>
              <w:t>PAUSE_MUSIC</w:t>
            </w:r>
          </w:p>
        </w:tc>
        <w:tc>
          <w:tcPr>
            <w:tcW w:w="4531" w:type="dxa"/>
          </w:tcPr>
          <w:p w14:paraId="33C9CBCC" w14:textId="77777777" w:rsidR="00044C36" w:rsidRDefault="00044C36" w:rsidP="00044C36">
            <w:pPr>
              <w:rPr>
                <w:lang w:val="en-US"/>
              </w:rPr>
            </w:pPr>
          </w:p>
        </w:tc>
      </w:tr>
      <w:tr w:rsidR="00044C36" w14:paraId="0723857E" w14:textId="77777777" w:rsidTr="00F06399">
        <w:tc>
          <w:tcPr>
            <w:tcW w:w="4531" w:type="dxa"/>
          </w:tcPr>
          <w:p w14:paraId="25AE484D" w14:textId="51174279" w:rsidR="00044C36" w:rsidRPr="00044C36" w:rsidRDefault="00044C36" w:rsidP="00044C36">
            <w:pPr>
              <w:rPr>
                <w:lang w:val="en-US"/>
              </w:rPr>
            </w:pPr>
            <w:r w:rsidRPr="00044C36">
              <w:rPr>
                <w:lang w:val="en-US"/>
              </w:rPr>
              <w:t>PLAY_MUSIC</w:t>
            </w:r>
          </w:p>
        </w:tc>
        <w:tc>
          <w:tcPr>
            <w:tcW w:w="4531" w:type="dxa"/>
          </w:tcPr>
          <w:p w14:paraId="2A1873E9" w14:textId="77777777" w:rsidR="00044C36" w:rsidRDefault="00044C36" w:rsidP="00044C36">
            <w:pPr>
              <w:rPr>
                <w:lang w:val="en-US"/>
              </w:rPr>
            </w:pPr>
          </w:p>
        </w:tc>
      </w:tr>
      <w:tr w:rsidR="00044C36" w14:paraId="2C4CA82E" w14:textId="77777777" w:rsidTr="00F06399">
        <w:tc>
          <w:tcPr>
            <w:tcW w:w="4531" w:type="dxa"/>
          </w:tcPr>
          <w:p w14:paraId="7E32C4DF" w14:textId="23A43B26" w:rsidR="00044C36" w:rsidRPr="00044C36" w:rsidRDefault="00044C36" w:rsidP="00044C36">
            <w:pPr>
              <w:rPr>
                <w:lang w:val="en-US"/>
              </w:rPr>
            </w:pPr>
            <w:r w:rsidRPr="00044C36">
              <w:rPr>
                <w:lang w:val="en-US"/>
              </w:rPr>
              <w:t>RESTART_MUSIC</w:t>
            </w:r>
          </w:p>
        </w:tc>
        <w:tc>
          <w:tcPr>
            <w:tcW w:w="4531" w:type="dxa"/>
          </w:tcPr>
          <w:p w14:paraId="7CB7A548" w14:textId="77777777" w:rsidR="00044C36" w:rsidRDefault="00044C36" w:rsidP="00044C36">
            <w:pPr>
              <w:rPr>
                <w:lang w:val="en-US"/>
              </w:rPr>
            </w:pPr>
          </w:p>
        </w:tc>
      </w:tr>
      <w:tr w:rsidR="00044C36" w14:paraId="7D6E9E4D" w14:textId="77777777" w:rsidTr="00F06399">
        <w:tc>
          <w:tcPr>
            <w:tcW w:w="4531" w:type="dxa"/>
          </w:tcPr>
          <w:p w14:paraId="7B1F069F" w14:textId="17BBD9B3" w:rsidR="00044C36" w:rsidRPr="00044C36" w:rsidRDefault="00044C36" w:rsidP="00044C36">
            <w:pPr>
              <w:rPr>
                <w:lang w:val="en-US"/>
              </w:rPr>
            </w:pPr>
            <w:r w:rsidRPr="00044C36">
              <w:rPr>
                <w:lang w:val="en-US"/>
              </w:rPr>
              <w:t>SHOW_DETAILS</w:t>
            </w:r>
          </w:p>
        </w:tc>
        <w:tc>
          <w:tcPr>
            <w:tcW w:w="4531" w:type="dxa"/>
          </w:tcPr>
          <w:p w14:paraId="704E0DA6" w14:textId="77777777" w:rsidR="00044C36" w:rsidRDefault="00044C36" w:rsidP="00044C36">
            <w:pPr>
              <w:rPr>
                <w:lang w:val="en-US"/>
              </w:rPr>
            </w:pPr>
          </w:p>
        </w:tc>
      </w:tr>
    </w:tbl>
    <w:p w14:paraId="39E66820" w14:textId="32AEC340" w:rsidR="00074D32" w:rsidRPr="00044C36" w:rsidRDefault="00074D32" w:rsidP="00044C36">
      <w:pPr>
        <w:rPr>
          <w:lang w:val="en-US"/>
        </w:rPr>
      </w:pPr>
      <w:r w:rsidRPr="00074D32">
        <w:rPr>
          <w:lang w:val="en-US"/>
        </w:rPr>
        <w:t xml:space="preserve"> </w:t>
      </w:r>
    </w:p>
    <w:p w14:paraId="7173B321" w14:textId="224CF4D4" w:rsidR="002A1DBB" w:rsidRPr="008B3A75" w:rsidRDefault="008B3A75" w:rsidP="00360E5F">
      <w:r>
        <w:rPr>
          <w:lang w:val="en-US"/>
        </w:rPr>
        <w:tab/>
      </w:r>
      <w:r w:rsidR="00360703" w:rsidRPr="00360703">
        <w:t xml:space="preserve">A fig 18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a partir da biblioteca padrão do python “open”</w:t>
      </w:r>
      <w:r w:rsidR="002E1C85">
        <w:t>.</w:t>
      </w:r>
      <w:r>
        <w:t xml:space="preserve"> </w:t>
      </w:r>
      <w:r w:rsidR="000624EF">
        <w:t>P</w:t>
      </w:r>
      <w:r>
        <w:t xml:space="preserve">ara a interpretação, foi utilizado a biblioteca </w:t>
      </w:r>
      <w:r w:rsidRPr="00A27BAF">
        <w:rPr>
          <w:i/>
          <w:iCs w:val="0"/>
        </w:rPr>
        <w:t>json</w:t>
      </w:r>
      <w:r w:rsidR="003A34EC">
        <w:t>, que possibilita</w:t>
      </w:r>
      <w:r>
        <w:t xml:space="preserve"> </w:t>
      </w:r>
      <w:r w:rsidR="00A27BAF">
        <w:t>transformar</w:t>
      </w:r>
      <w:r>
        <w:t xml:space="preserve"> </w:t>
      </w:r>
      <w:r w:rsidR="003A34EC">
        <w:t xml:space="preserve">o conteúdo </w:t>
      </w:r>
      <w:r w:rsidR="003A34EC" w:rsidRPr="003A34EC">
        <w:rPr>
          <w:i/>
          <w:iCs w:val="0"/>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iCs w:val="0"/>
        </w:rPr>
        <w:t>users</w:t>
      </w:r>
      <w:r w:rsidR="00532B9F">
        <w:t xml:space="preserve">, cujo a </w:t>
      </w:r>
      <w:r w:rsidR="00532B9F" w:rsidRPr="00566F51">
        <w:rPr>
          <w:i/>
          <w:iCs w:val="0"/>
        </w:rPr>
        <w:t>key</w:t>
      </w:r>
      <w:r w:rsidR="00532B9F">
        <w:t xml:space="preserve"> é o id do usuário e o conteúdo </w:t>
      </w:r>
      <w:r w:rsidR="007233BE">
        <w:t>sua lista de</w:t>
      </w:r>
      <w:r w:rsidR="00532B9F">
        <w:t xml:space="preserve"> eventos.</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66FF8ED" w:rsidR="000B6FB9" w:rsidRDefault="000B6FB9" w:rsidP="00B548EC">
      <w:pPr>
        <w:pStyle w:val="Legenda"/>
        <w:rPr>
          <w:noProof/>
        </w:rPr>
      </w:pPr>
      <w:r>
        <w:t xml:space="preserve">Figura </w:t>
      </w:r>
      <w:r>
        <w:fldChar w:fldCharType="begin"/>
      </w:r>
      <w:r>
        <w:instrText xml:space="preserve"> SEQ Figura \* ARABIC </w:instrText>
      </w:r>
      <w:r>
        <w:fldChar w:fldCharType="separate"/>
      </w:r>
      <w:r w:rsidR="009D5C44">
        <w:rPr>
          <w:noProof/>
        </w:rPr>
        <w:t>18</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p>
    <w:p w14:paraId="24982577" w14:textId="7543C25A" w:rsidR="00277DEC" w:rsidRDefault="0019064E" w:rsidP="00277DEC">
      <w:r>
        <w:tab/>
      </w:r>
      <w:r w:rsidR="00EF23AA">
        <w:t>Na</w:t>
      </w:r>
      <w:r>
        <w:t xml:space="preserve"> segunda etapa “Separa Contexto”, representada na fig19,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que é representado na fig20.</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32208D66" w:rsidR="000B6FB9" w:rsidRDefault="00277DEC" w:rsidP="00B548EC">
      <w:pPr>
        <w:pStyle w:val="Legenda"/>
      </w:pPr>
      <w:r>
        <w:t xml:space="preserve">Figura </w:t>
      </w:r>
      <w:r>
        <w:fldChar w:fldCharType="begin"/>
      </w:r>
      <w:r>
        <w:instrText xml:space="preserve"> SEQ Figura \* ARABIC </w:instrText>
      </w:r>
      <w:r>
        <w:fldChar w:fldCharType="separate"/>
      </w:r>
      <w:r w:rsidR="009D5C44">
        <w:rPr>
          <w:noProof/>
        </w:rPr>
        <w:t>19</w:t>
      </w:r>
      <w:r>
        <w:fldChar w:fldCharType="end"/>
      </w:r>
      <w:r>
        <w:t xml:space="preserve"> Representação dos eventos salvos no Firebase</w:t>
      </w:r>
      <w:r w:rsidR="00180781">
        <w:t xml:space="preserve"> </w:t>
      </w:r>
      <w:r w:rsidR="00180781" w:rsidRPr="00A73EA3">
        <w:t>(próprio, 2020)</w:t>
      </w:r>
    </w:p>
    <w:p w14:paraId="5D69FFD5" w14:textId="3DD944BE" w:rsidR="00277DEC" w:rsidRDefault="00EA3E37" w:rsidP="00EA3E37">
      <w:pPr>
        <w:ind w:firstLine="708"/>
      </w:pPr>
      <w:r>
        <w:t xml:space="preserve">Na fig21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fig22</w:t>
      </w:r>
      <w:r w:rsidR="00A65F9D">
        <w:t xml:space="preserve"> das </w:t>
      </w:r>
      <w:r w:rsidR="00E34E8F">
        <w:t>músicas</w:t>
      </w:r>
      <w:r w:rsidR="00A65F9D">
        <w:t xml:space="preserve"> e seus contextos</w:t>
      </w:r>
      <w:r w:rsidR="00EE0349">
        <w:t>.</w:t>
      </w:r>
    </w:p>
    <w:p w14:paraId="588515E7" w14:textId="77777777" w:rsidR="00277DEC" w:rsidRDefault="00277DEC" w:rsidP="00277DEC">
      <w:r>
        <w:rPr>
          <w:noProof/>
        </w:rP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424C8355" w:rsidR="00277DEC" w:rsidRDefault="00277DEC" w:rsidP="00B548EC">
      <w:pPr>
        <w:pStyle w:val="Legenda"/>
      </w:pPr>
      <w:r>
        <w:t xml:space="preserve">Figura </w:t>
      </w:r>
      <w:r>
        <w:fldChar w:fldCharType="begin"/>
      </w:r>
      <w:r>
        <w:instrText xml:space="preserve"> SEQ Figura \* ARABIC </w:instrText>
      </w:r>
      <w:r>
        <w:fldChar w:fldCharType="separate"/>
      </w:r>
      <w:r w:rsidR="009D5C44">
        <w:rPr>
          <w:noProof/>
        </w:rPr>
        <w:t>20</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p>
    <w:p w14:paraId="38B4F8EF" w14:textId="13505ECF" w:rsidR="00277DEC" w:rsidRPr="00860C67" w:rsidRDefault="00324F5C" w:rsidP="00277DEC">
      <w:pPr>
        <w:rPr>
          <w:b/>
          <w:bCs/>
        </w:rPr>
      </w:pPr>
      <w:r>
        <w:tab/>
        <w:t xml:space="preserve">Para criar essa relação é realizado um loop em cima dos eventos de cada contexto, e criado uma lista chamada </w:t>
      </w:r>
      <w:r w:rsidRPr="00324F5C">
        <w:rPr>
          <w:i/>
          <w:iCs w:val="0"/>
        </w:rPr>
        <w:t>musicTable</w:t>
      </w:r>
      <w:r>
        <w:t>,</w:t>
      </w:r>
      <w:r w:rsidR="00E77555">
        <w:t xml:space="preserve"> a qual é preenchida com os </w:t>
      </w:r>
      <w:r w:rsidR="00E47F05">
        <w:t>seguintes valores</w:t>
      </w:r>
      <w:r w:rsidR="003358E0">
        <w:t>:</w:t>
      </w:r>
      <w:r w:rsidR="00E77555">
        <w:t xml:space="preserve"> </w:t>
      </w:r>
      <w:r w:rsidR="00E77555" w:rsidRPr="0083274C">
        <w:rPr>
          <w:i/>
          <w:iCs w:val="0"/>
        </w:rPr>
        <w:t>uri</w:t>
      </w:r>
      <w:r w:rsidR="00E77555">
        <w:t xml:space="preserve">, </w:t>
      </w:r>
      <w:r w:rsidR="00E77555" w:rsidRPr="0083274C">
        <w:rPr>
          <w:i/>
          <w:iCs w:val="0"/>
        </w:rPr>
        <w:t>like</w:t>
      </w:r>
      <w:r w:rsidR="00E77555">
        <w:t xml:space="preserve">, </w:t>
      </w:r>
      <w:r w:rsidR="00E77555" w:rsidRPr="0083274C">
        <w:rPr>
          <w:i/>
          <w:iCs w:val="0"/>
        </w:rPr>
        <w:t>hate</w:t>
      </w:r>
      <w:r w:rsidR="003358E0">
        <w:t xml:space="preserve"> e</w:t>
      </w:r>
      <w:r w:rsidR="00E77555">
        <w:t xml:space="preserve"> </w:t>
      </w:r>
      <w:r w:rsidR="00E77555" w:rsidRPr="0083274C">
        <w:rPr>
          <w:i/>
          <w:iCs w:val="0"/>
        </w:rPr>
        <w:t>restart</w:t>
      </w:r>
      <w:r w:rsidR="003358E0">
        <w:t xml:space="preserve"> relacionados ao contexto da </w:t>
      </w:r>
      <w:r w:rsidR="008B0BD7">
        <w:t>música</w:t>
      </w:r>
      <w:r w:rsidR="0083274C">
        <w:t xml:space="preserve"> e</w:t>
      </w:r>
      <w:r w:rsidR="003358E0">
        <w:t xml:space="preserve"> </w:t>
      </w:r>
      <w:r w:rsidR="00E77555" w:rsidRPr="009E4302">
        <w:rPr>
          <w:i/>
          <w:iCs w:val="0"/>
        </w:rPr>
        <w:t>feeling</w:t>
      </w:r>
      <w:r w:rsidR="00E77555">
        <w:t xml:space="preserve">, </w:t>
      </w:r>
      <w:r w:rsidR="00E77555" w:rsidRPr="0047005D">
        <w:rPr>
          <w:i/>
          <w:iCs w:val="0"/>
        </w:rPr>
        <w:t>activity</w:t>
      </w:r>
      <w:r w:rsidR="00E77555">
        <w:t xml:space="preserve"> e </w:t>
      </w:r>
      <w:r w:rsidR="00E77555" w:rsidRPr="0047005D">
        <w:rPr>
          <w:i/>
          <w:iCs w:val="0"/>
        </w:rPr>
        <w:t>location</w:t>
      </w:r>
      <w:r w:rsidR="003358E0">
        <w:t xml:space="preserve"> relacionados ao contexto do usuário.</w:t>
      </w:r>
      <w:r w:rsidR="00860C67">
        <w:t xml:space="preserve"> Os contextos </w:t>
      </w:r>
      <w:r w:rsidR="00860C67" w:rsidRPr="0083274C">
        <w:rPr>
          <w:i/>
          <w:iCs w:val="0"/>
        </w:rPr>
        <w:t>like</w:t>
      </w:r>
      <w:r w:rsidR="00860C67">
        <w:t xml:space="preserve">, </w:t>
      </w:r>
      <w:r w:rsidR="00860C67" w:rsidRPr="0083274C">
        <w:rPr>
          <w:i/>
          <w:iCs w:val="0"/>
        </w:rPr>
        <w:t>hate</w:t>
      </w:r>
      <w:r w:rsidR="00860C67">
        <w:t xml:space="preserve"> e </w:t>
      </w:r>
      <w:r w:rsidR="00860C67" w:rsidRPr="0083274C">
        <w:rPr>
          <w:i/>
          <w:iCs w:val="0"/>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0C3D9194" w:rsidR="00277DEC" w:rsidRDefault="00E56732" w:rsidP="004415D8">
      <w:pPr>
        <w:pStyle w:val="Legenda"/>
      </w:pPr>
      <w:r>
        <w:t xml:space="preserve">Figura </w:t>
      </w:r>
      <w:r>
        <w:fldChar w:fldCharType="begin"/>
      </w:r>
      <w:r>
        <w:instrText xml:space="preserve"> SEQ Figura \* ARABIC </w:instrText>
      </w:r>
      <w:r>
        <w:fldChar w:fldCharType="separate"/>
      </w:r>
      <w:r w:rsidR="009D5C44">
        <w:rPr>
          <w:noProof/>
        </w:rPr>
        <w:t>21</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p>
    <w:p w14:paraId="4974A4D1" w14:textId="06D7DE7C" w:rsidR="00B548EC" w:rsidRDefault="001110DF" w:rsidP="00277DEC">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iCs w:val="0"/>
        </w:rPr>
        <w:t>artistsMap</w:t>
      </w:r>
      <w:r w:rsidR="00007C83">
        <w:t xml:space="preserve"> que possui a relação dos uris com os dados de cada artista.</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51F3B61C" w:rsidR="005829DE" w:rsidRDefault="004415D8" w:rsidP="004415D8">
      <w:pPr>
        <w:pStyle w:val="Legenda"/>
      </w:pPr>
      <w:r>
        <w:t xml:space="preserve">Figura </w:t>
      </w:r>
      <w:r>
        <w:fldChar w:fldCharType="begin"/>
      </w:r>
      <w:r>
        <w:instrText xml:space="preserve"> SEQ Figura \* ARABIC </w:instrText>
      </w:r>
      <w:r>
        <w:fldChar w:fldCharType="separate"/>
      </w:r>
      <w:r w:rsidR="009D5C44">
        <w:rPr>
          <w:noProof/>
        </w:rPr>
        <w:t>22</w:t>
      </w:r>
      <w:r>
        <w:fldChar w:fldCharType="end"/>
      </w:r>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p>
    <w:p w14:paraId="4C3E69BF" w14:textId="4AE474EF" w:rsidR="007258A1" w:rsidRPr="00AA35A0" w:rsidRDefault="00AA35A0" w:rsidP="00277DEC">
      <w:r>
        <w:rPr>
          <w:lang w:val="en-US"/>
        </w:rPr>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iCs w:val="0"/>
        </w:rPr>
        <w:t>musicTable</w:t>
      </w:r>
      <w:r w:rsidR="00122BC0">
        <w:t xml:space="preserve"> representada na Figura 22</w:t>
      </w:r>
      <w:r w:rsidR="005E336A">
        <w:t>.</w:t>
      </w:r>
      <w:r w:rsidR="00612211">
        <w:t xml:space="preserve"> Foi </w:t>
      </w:r>
      <w:r w:rsidR="00612211">
        <w:lastRenderedPageBreak/>
        <w:t xml:space="preserve">separado </w:t>
      </w:r>
      <w:r w:rsidR="006E3636">
        <w:t xml:space="preserve">os </w:t>
      </w:r>
      <w:r w:rsidR="00612211">
        <w:t>gêneros um por linha</w:t>
      </w:r>
      <w:r w:rsidR="007F64D4">
        <w:t xml:space="preserve"> e no fim, removido a música, pois ela iria atrapalhar o resultado do algoritmo.</w:t>
      </w:r>
    </w:p>
    <w:p w14:paraId="194DC3C2" w14:textId="0C0E67E9" w:rsidR="00D90707" w:rsidRPr="00D90707" w:rsidRDefault="00D90707" w:rsidP="00277DEC">
      <w:r w:rsidRPr="00D90707">
        <w:t>Tratar contextos duplicado</w:t>
      </w:r>
    </w:p>
    <w:p w14:paraId="1FB4FC29" w14:textId="632B1C7E" w:rsidR="00D90707" w:rsidRDefault="00D90707" w:rsidP="00277DEC">
      <w:r>
        <w:t>Preparar classes para o KNN</w:t>
      </w:r>
    </w:p>
    <w:p w14:paraId="48CEC993" w14:textId="77777777" w:rsidR="00D90707" w:rsidRPr="00D90707" w:rsidRDefault="00D90707" w:rsidP="00277DEC"/>
    <w:p w14:paraId="33FE1FBA" w14:textId="77777777" w:rsidR="00D90707" w:rsidRPr="00D90707" w:rsidRDefault="00D90707" w:rsidP="00277DEC"/>
    <w:p w14:paraId="6A8CB0C9" w14:textId="409445A5" w:rsidR="005829DE" w:rsidRDefault="00F454DA" w:rsidP="00277DEC">
      <w:pPr>
        <w:rPr>
          <w:lang w:val="en-US"/>
        </w:rPr>
      </w:pPr>
      <w:r w:rsidRPr="00EB7EDC">
        <w:rPr>
          <w:lang w:val="en-US"/>
        </w:rPr>
        <w:t xml:space="preserve">Falar sobre </w:t>
      </w:r>
      <w:r w:rsidR="00EB7EDC" w:rsidRPr="00EB7EDC">
        <w:rPr>
          <w:lang w:val="en-US"/>
        </w:rPr>
        <w:t>train_test_split</w:t>
      </w:r>
    </w:p>
    <w:p w14:paraId="3341B37F" w14:textId="56798830" w:rsidR="00EB7EDC" w:rsidRDefault="00EB7EDC" w:rsidP="00277DEC">
      <w:pPr>
        <w:rPr>
          <w:lang w:val="en-US"/>
        </w:rPr>
      </w:pPr>
      <w:r w:rsidRPr="00EB7EDC">
        <w:rPr>
          <w:lang w:val="en-US"/>
        </w:rPr>
        <w:t>Falar sobre KNeighborsClassifier</w:t>
      </w:r>
    </w:p>
    <w:p w14:paraId="0F6A888F" w14:textId="6FA3564F" w:rsidR="00B87DCC" w:rsidRPr="00EB7EDC" w:rsidRDefault="00B87DCC" w:rsidP="00277DEC">
      <w:pPr>
        <w:rPr>
          <w:lang w:val="en-US"/>
        </w:rPr>
      </w:pPr>
      <w:r>
        <w:rPr>
          <w:lang w:val="en-US"/>
        </w:rPr>
        <w:t xml:space="preserve">… </w:t>
      </w:r>
      <w:r w:rsidRPr="00B87DCC">
        <w:rPr>
          <w:lang w:val="en-US"/>
        </w:rPr>
        <w:t>model.score(X_test, y_test)</w:t>
      </w:r>
    </w:p>
    <w:p w14:paraId="55CD6BFF" w14:textId="5F542E2B" w:rsidR="00D23405" w:rsidRDefault="00941DE8" w:rsidP="00941DE8">
      <w:pPr>
        <w:pStyle w:val="Ttulo2"/>
        <w:rPr>
          <w:i/>
        </w:rPr>
      </w:pPr>
      <w:bookmarkStart w:id="87" w:name="_Toc51603090"/>
      <w:r>
        <w:t xml:space="preserve">Modelagem </w:t>
      </w:r>
      <w:r w:rsidR="00CC1095">
        <w:t xml:space="preserve">do </w:t>
      </w:r>
      <w:r>
        <w:t>sistema</w:t>
      </w:r>
      <w:r w:rsidR="00726572">
        <w:t xml:space="preserve"> </w:t>
      </w:r>
      <w:bookmarkEnd w:id="87"/>
      <w:r w:rsidR="00AE024C">
        <w:rPr>
          <w:i/>
        </w:rPr>
        <w:t>LORS</w:t>
      </w:r>
    </w:p>
    <w:p w14:paraId="46479C08" w14:textId="11EB97DF" w:rsidR="001D05A1" w:rsidRDefault="001D05A1" w:rsidP="001D05A1">
      <w:r>
        <w:tab/>
      </w:r>
      <w:r w:rsidR="00E52730">
        <w:t xml:space="preserve">Contexto =&gt; sistema =&gt; knn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429303E" w:rsidR="00341AFA" w:rsidRDefault="00341AFA" w:rsidP="00341AFA">
      <w:pPr>
        <w:pStyle w:val="Legenda"/>
      </w:pPr>
      <w:r>
        <w:t xml:space="preserve">Figura </w:t>
      </w:r>
      <w:r>
        <w:fldChar w:fldCharType="begin"/>
      </w:r>
      <w:r>
        <w:instrText xml:space="preserve"> SEQ Figura \* ARABIC </w:instrText>
      </w:r>
      <w:r>
        <w:fldChar w:fldCharType="separate"/>
      </w:r>
      <w:r w:rsidR="009D5C44">
        <w:rPr>
          <w:noProof/>
        </w:rPr>
        <w:t>23</w:t>
      </w:r>
      <w:r>
        <w:fldChar w:fldCharType="end"/>
      </w:r>
      <w:r>
        <w:t xml:space="preserve"> Visão macro do sistema LORS </w:t>
      </w:r>
      <w:r w:rsidRPr="00A73EA3">
        <w:t>(próprio, 2020)</w:t>
      </w:r>
    </w:p>
    <w:p w14:paraId="690211CB" w14:textId="5CAF837B" w:rsidR="002638C0" w:rsidRDefault="00542BF8" w:rsidP="00CA31F6">
      <w:pPr>
        <w:pStyle w:val="Ttulo3"/>
      </w:pPr>
      <w:bookmarkStart w:id="88" w:name="_Toc51603092"/>
      <w:r>
        <w:t>C</w:t>
      </w:r>
      <w:r w:rsidR="002638C0">
        <w:t>omo o trabalho vai relacionar as músicas que o usuário gosta aos contextos?</w:t>
      </w:r>
      <w:bookmarkEnd w:id="88"/>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w:t>
      </w:r>
      <w:r>
        <w:lastRenderedPageBreak/>
        <w:t>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163AD10E" w:rsidR="002638C0" w:rsidRDefault="00542BF8" w:rsidP="00CA31F6">
      <w:pPr>
        <w:pStyle w:val="Ttulo3"/>
      </w:pPr>
      <w:bookmarkStart w:id="89" w:name="_Toc51603093"/>
      <w:r>
        <w:t>C</w:t>
      </w:r>
      <w:r w:rsidR="002638C0">
        <w:t xml:space="preserve">omo o trabalho vai recomendar novas </w:t>
      </w:r>
      <w:r>
        <w:t>músicas</w:t>
      </w:r>
      <w:r w:rsidR="002638C0">
        <w:t xml:space="preserve"> a partir da relação de contexto x </w:t>
      </w:r>
      <w:r>
        <w:t>música</w:t>
      </w:r>
      <w:r w:rsidR="002638C0">
        <w:t>?</w:t>
      </w:r>
      <w:bookmarkEnd w:id="89"/>
    </w:p>
    <w:p w14:paraId="098F5958" w14:textId="2FAF60F0" w:rsidR="00746ACF" w:rsidRPr="000D2456" w:rsidRDefault="001D2070" w:rsidP="00CA31F6">
      <w:pPr>
        <w:rPr>
          <w:u w:val="single"/>
        </w:rPr>
      </w:pPr>
      <w:r>
        <w:tab/>
      </w:r>
      <w:r w:rsidR="000A1E1A">
        <w:t>KNN =&gt; gênero =&gt; musicas do genero</w:t>
      </w:r>
    </w:p>
    <w:p w14:paraId="752B91D7" w14:textId="0B5C1306" w:rsidR="00825663" w:rsidRDefault="00825663" w:rsidP="00CA31F6">
      <w:pPr>
        <w:pStyle w:val="Ttulo2"/>
      </w:pPr>
      <w:bookmarkStart w:id="90" w:name="_Toc51603094"/>
      <w:r>
        <w:t>roteiro</w:t>
      </w:r>
      <w:bookmarkEnd w:id="90"/>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1"/>
      <w:r w:rsidR="00F97970">
        <w:t xml:space="preserve"> </w:t>
      </w:r>
      <w:commentRangeEnd w:id="91"/>
      <w:r w:rsidR="00F97970">
        <w:rPr>
          <w:rStyle w:val="Refdecomentrio"/>
        </w:rPr>
        <w:commentReference w:id="91"/>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D597805" w:rsidR="008F2AE9" w:rsidRPr="006C1E7D" w:rsidRDefault="008F2AE9" w:rsidP="00CA31F6">
      <w:pPr>
        <w:pStyle w:val="Ttulo1"/>
      </w:pPr>
      <w:bookmarkStart w:id="92" w:name="_Toc51603095"/>
      <w:r w:rsidRPr="006C1E7D">
        <w:lastRenderedPageBreak/>
        <w:t>CONCLUSÃO</w:t>
      </w:r>
      <w:bookmarkEnd w:id="92"/>
    </w:p>
    <w:p w14:paraId="45DBB776" w14:textId="3B3C5307" w:rsidR="008F2AE9" w:rsidRDefault="00DF3A09" w:rsidP="00CA31F6">
      <w:r>
        <w:tab/>
      </w:r>
      <w:commentRangeStart w:id="93"/>
      <w:commentRangeStart w:id="94"/>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3"/>
      <w:r w:rsidR="009518DB">
        <w:rPr>
          <w:rStyle w:val="Refdecomentrio"/>
        </w:rPr>
        <w:commentReference w:id="93"/>
      </w:r>
      <w:commentRangeEnd w:id="94"/>
      <w:r w:rsidR="00462A36">
        <w:rPr>
          <w:rStyle w:val="Refdecomentrio"/>
        </w:rPr>
        <w:commentReference w:id="94"/>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60"/>
          <w:headerReference w:type="first" r:id="rId61"/>
          <w:pgSz w:w="11907" w:h="16840" w:code="9"/>
          <w:pgMar w:top="1701" w:right="1134" w:bottom="1134" w:left="1701" w:header="851" w:footer="720" w:gutter="0"/>
          <w:cols w:space="720"/>
          <w:titlePg/>
        </w:sectPr>
      </w:pPr>
    </w:p>
    <w:p w14:paraId="697F3C69" w14:textId="47C7DEC5" w:rsidR="008F2AE9" w:rsidRPr="00310EA6" w:rsidRDefault="008F2AE9" w:rsidP="00CA31F6">
      <w:pPr>
        <w:pStyle w:val="Ttulo1-semnumerao"/>
      </w:pPr>
      <w:bookmarkStart w:id="95" w:name="_Toc51603096"/>
      <w:commentRangeStart w:id="96"/>
      <w:commentRangeStart w:id="97"/>
      <w:r w:rsidRPr="00310EA6">
        <w:lastRenderedPageBreak/>
        <w:t>Referências Bibliográficas</w:t>
      </w:r>
      <w:commentRangeEnd w:id="96"/>
      <w:r w:rsidR="009518DB">
        <w:rPr>
          <w:rStyle w:val="Refdecomentrio"/>
          <w:b w:val="0"/>
          <w:caps w:val="0"/>
          <w:snapToGrid/>
          <w:spacing w:val="0"/>
          <w:kern w:val="0"/>
        </w:rPr>
        <w:commentReference w:id="96"/>
      </w:r>
      <w:commentRangeEnd w:id="97"/>
      <w:r w:rsidR="005A74E7">
        <w:rPr>
          <w:rStyle w:val="Refdecomentrio"/>
          <w:b w:val="0"/>
          <w:caps w:val="0"/>
          <w:snapToGrid/>
          <w:spacing w:val="0"/>
          <w:kern w:val="0"/>
        </w:rPr>
        <w:commentReference w:id="97"/>
      </w:r>
      <w:bookmarkEnd w:id="95"/>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w:t>
      </w:r>
      <w:r w:rsidRPr="00E35470">
        <w:rPr>
          <w:noProof/>
        </w:rPr>
        <w:t xml:space="preserve">[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2"/>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D90707" w:rsidRDefault="00D90707"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D90707" w:rsidRDefault="00D90707">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D90707" w:rsidRDefault="00D90707"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D90707" w:rsidRDefault="00D90707"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D90707" w:rsidRDefault="00D90707">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D90707" w:rsidRDefault="00D90707"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D90707" w:rsidRDefault="00D90707" w:rsidP="00CA31F6">
      <w:pPr>
        <w:pStyle w:val="Textodecomentrio"/>
      </w:pPr>
      <w:r>
        <w:rPr>
          <w:rStyle w:val="Refdecomentrio"/>
        </w:rPr>
        <w:annotationRef/>
      </w:r>
      <w:r>
        <w:rPr>
          <w:noProof/>
        </w:rPr>
        <w:t>Revisar o texto, diz que foi feito um estudo, bla bla bla</w:t>
      </w:r>
    </w:p>
  </w:comment>
  <w:comment w:id="45" w:author="Juliano Varella De Carvalho" w:date="2020-08-15T15:05:00Z" w:initials="JVDC">
    <w:p w14:paraId="7408A155" w14:textId="0E1B7595" w:rsidR="00D90707" w:rsidRDefault="00D90707">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D90707" w:rsidRDefault="00D90707">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D90707" w:rsidRDefault="00D90707">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D90707" w:rsidRDefault="00D90707">
      <w:pPr>
        <w:pStyle w:val="Textodecomentrio"/>
      </w:pPr>
      <w:r>
        <w:rPr>
          <w:rStyle w:val="Refdecomentrio"/>
        </w:rPr>
        <w:annotationRef/>
      </w:r>
      <w:r>
        <w:t>Esse estudo está baseado em quê ????</w:t>
      </w:r>
    </w:p>
  </w:comment>
  <w:comment w:id="53" w:author="Juliano Varella De Carvalho" w:date="2020-08-15T15:18:00Z" w:initials="JVDC">
    <w:p w14:paraId="76D79E08" w14:textId="531FCE17" w:rsidR="00D90707" w:rsidRDefault="00D90707">
      <w:pPr>
        <w:pStyle w:val="Textodecomentrio"/>
      </w:pPr>
      <w:r>
        <w:rPr>
          <w:rStyle w:val="Refdecomentrio"/>
        </w:rPr>
        <w:annotationRef/>
      </w:r>
      <w:r>
        <w:t>Por que há tanto espaço abaixo ???</w:t>
      </w:r>
    </w:p>
  </w:comment>
  <w:comment w:id="54" w:author="Juliano Varella De Carvalho" w:date="2020-08-15T15:11:00Z" w:initials="JVDC">
    <w:p w14:paraId="699431A0" w14:textId="77FAAF77" w:rsidR="00D90707" w:rsidRDefault="00D90707">
      <w:pPr>
        <w:pStyle w:val="Textodecomentrio"/>
      </w:pPr>
      <w:r>
        <w:rPr>
          <w:rStyle w:val="Refdecomentrio"/>
        </w:rPr>
        <w:annotationRef/>
      </w:r>
      <w:r>
        <w:t>Melhorar esse texto.</w:t>
      </w:r>
    </w:p>
  </w:comment>
  <w:comment w:id="56" w:author="Juliano Varella De Carvalho" w:date="2020-08-15T15:12:00Z" w:initials="JVDC">
    <w:p w14:paraId="5192D913" w14:textId="4D2CDC01" w:rsidR="00D90707" w:rsidRDefault="00D90707">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D90707" w:rsidRDefault="00D90707">
      <w:pPr>
        <w:pStyle w:val="Textodecomentrio"/>
      </w:pPr>
      <w:r>
        <w:rPr>
          <w:rStyle w:val="Refdecomentrio"/>
        </w:rPr>
        <w:annotationRef/>
      </w:r>
      <w:r>
        <w:t>Onde foram encontrados ???</w:t>
      </w:r>
    </w:p>
  </w:comment>
  <w:comment w:id="58" w:author="Juliano Varella De Carvalho" w:date="2020-08-15T15:19:00Z" w:initials="JVDC">
    <w:p w14:paraId="1E17D4CA" w14:textId="427F4B4E" w:rsidR="00D90707" w:rsidRDefault="00D90707">
      <w:pPr>
        <w:pStyle w:val="Textodecomentrio"/>
      </w:pPr>
      <w:r>
        <w:rPr>
          <w:rStyle w:val="Refdecomentrio"/>
        </w:rPr>
        <w:annotationRef/>
      </w:r>
      <w:r>
        <w:t>Por que há tanto espaço abaixo ???</w:t>
      </w:r>
    </w:p>
  </w:comment>
  <w:comment w:id="59" w:author="Juliano Varella De Carvalho" w:date="2020-08-15T15:13:00Z" w:initials="JVDC">
    <w:p w14:paraId="742A7D0B" w14:textId="76A3C8AD" w:rsidR="00D90707" w:rsidRDefault="00D90707">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D90707" w:rsidRDefault="00D90707">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D90707" w:rsidRDefault="00D90707">
      <w:pPr>
        <w:pStyle w:val="Textodecomentrio"/>
      </w:pPr>
      <w:r>
        <w:rPr>
          <w:rStyle w:val="Refdecomentrio"/>
        </w:rPr>
        <w:annotationRef/>
      </w:r>
      <w:r>
        <w:t>Por que há tanto espaço abaixo ???</w:t>
      </w:r>
    </w:p>
  </w:comment>
  <w:comment w:id="63" w:author="Tatiane Schwanck Schardosim" w:date="2020-07-01T20:52:00Z" w:initials="TSS">
    <w:p w14:paraId="5DB90FFD" w14:textId="1FA73627" w:rsidR="00D90707" w:rsidRDefault="00D90707"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D90707" w:rsidRDefault="00D90707">
      <w:pPr>
        <w:pStyle w:val="Textodecomentrio"/>
      </w:pPr>
      <w:r>
        <w:rPr>
          <w:rStyle w:val="Refdecomentrio"/>
        </w:rPr>
        <w:annotationRef/>
      </w:r>
      <w:r>
        <w:t>Sim, sera obtido das duas maneiras</w:t>
      </w:r>
    </w:p>
  </w:comment>
  <w:comment w:id="67" w:author="Tatiane Schwanck Schardosim" w:date="2020-07-01T20:54:00Z" w:initials="TSS">
    <w:p w14:paraId="6345B211" w14:textId="03CD21A0" w:rsidR="00D90707" w:rsidRDefault="00D90707" w:rsidP="00CA31F6">
      <w:pPr>
        <w:pStyle w:val="Textodecomentrio"/>
      </w:pPr>
      <w:r>
        <w:rPr>
          <w:rStyle w:val="Refdecomentrio"/>
        </w:rPr>
        <w:annotationRef/>
      </w:r>
      <w:r>
        <w:rPr>
          <w:noProof/>
        </w:rPr>
        <w:t>Revisa a concordância</w:t>
      </w:r>
    </w:p>
  </w:comment>
  <w:comment w:id="69" w:author="Juliano Varella De Carvalho" w:date="2020-08-15T15:25:00Z" w:initials="JVDC">
    <w:p w14:paraId="7858D77B" w14:textId="66F59ED7" w:rsidR="00D90707" w:rsidRDefault="00D90707">
      <w:pPr>
        <w:pStyle w:val="Textodecomentrio"/>
      </w:pPr>
      <w:r>
        <w:rPr>
          <w:rStyle w:val="Refdecomentrio"/>
        </w:rPr>
        <w:annotationRef/>
      </w:r>
      <w:r>
        <w:rPr>
          <w:rStyle w:val="Refdecomentrio"/>
        </w:rPr>
        <w:t>Os verbos não são no futuro !!! Ou presente ou passado.</w:t>
      </w:r>
    </w:p>
  </w:comment>
  <w:comment w:id="70" w:author="Tatiane Schwanck Schardosim" w:date="2020-07-01T20:55:00Z" w:initials="TSS">
    <w:p w14:paraId="00038D8A" w14:textId="23599823" w:rsidR="00D90707" w:rsidRDefault="00D90707" w:rsidP="00CA31F6">
      <w:pPr>
        <w:pStyle w:val="Textodecomentrio"/>
      </w:pPr>
      <w:r>
        <w:rPr>
          <w:rStyle w:val="Refdecomentrio"/>
        </w:rPr>
        <w:annotationRef/>
      </w:r>
      <w:r>
        <w:rPr>
          <w:noProof/>
        </w:rPr>
        <w:t>Será um app?</w:t>
      </w:r>
    </w:p>
  </w:comment>
  <w:comment w:id="71" w:author="Érico Souza Loewe" w:date="2020-07-02T00:12:00Z" w:initials="ÉSL">
    <w:p w14:paraId="44B9C80F" w14:textId="7EE8DC98" w:rsidR="00D90707" w:rsidRDefault="00D90707">
      <w:pPr>
        <w:pStyle w:val="Textodecomentrio"/>
      </w:pPr>
      <w:r>
        <w:rPr>
          <w:rStyle w:val="Refdecomentrio"/>
        </w:rPr>
        <w:annotationRef/>
      </w:r>
      <w:r>
        <w:t>Será um webapp</w:t>
      </w:r>
    </w:p>
  </w:comment>
  <w:comment w:id="72" w:author="Juliano Varella De Carvalho" w:date="2020-08-15T15:30:00Z" w:initials="JVDC">
    <w:p w14:paraId="031542B9" w14:textId="09073255" w:rsidR="00D90707" w:rsidRDefault="00D90707">
      <w:pPr>
        <w:pStyle w:val="Textodecomentrio"/>
      </w:pPr>
      <w:r>
        <w:rPr>
          <w:rStyle w:val="Refdecomentrio"/>
        </w:rPr>
        <w:annotationRef/>
      </w:r>
      <w:r>
        <w:t>A fonte está muito pequena, talvez tenhas que colocar 4 formas em cima e 4 abaixo.</w:t>
      </w:r>
    </w:p>
  </w:comment>
  <w:comment w:id="73" w:author="Tatiane Schwanck Schardosim" w:date="2020-07-01T20:56:00Z" w:initials="TSS">
    <w:p w14:paraId="0C776C40" w14:textId="5C809AE1" w:rsidR="00D90707" w:rsidRDefault="00D90707" w:rsidP="00CA31F6">
      <w:pPr>
        <w:pStyle w:val="Textodecomentrio"/>
      </w:pPr>
      <w:r>
        <w:rPr>
          <w:rStyle w:val="Refdecomentrio"/>
        </w:rPr>
        <w:annotationRef/>
      </w:r>
      <w:r>
        <w:rPr>
          <w:noProof/>
        </w:rPr>
        <w:t>Acho que a fonte ficou pequena</w:t>
      </w:r>
    </w:p>
  </w:comment>
  <w:comment w:id="74" w:author="Érico Souza Loewe" w:date="2020-07-02T00:14:00Z" w:initials="ÉSL">
    <w:p w14:paraId="6D6E7F99" w14:textId="0C8C193E" w:rsidR="00D90707" w:rsidRDefault="00D90707">
      <w:pPr>
        <w:pStyle w:val="Textodecomentrio"/>
      </w:pPr>
      <w:r>
        <w:rPr>
          <w:rStyle w:val="Refdecomentrio"/>
        </w:rPr>
        <w:annotationRef/>
      </w:r>
      <w:r>
        <w:t>Ficou mesmo, mas não tem como aumentar</w:t>
      </w:r>
    </w:p>
  </w:comment>
  <w:comment w:id="78" w:author="Juliano Varella De Carvalho" w:date="2020-08-15T15:34:00Z" w:initials="JVDC">
    <w:p w14:paraId="0FEBEFE3" w14:textId="32F438AA" w:rsidR="00D90707" w:rsidRDefault="00D90707">
      <w:pPr>
        <w:pStyle w:val="Textodecomentrio"/>
      </w:pPr>
      <w:r>
        <w:rPr>
          <w:rStyle w:val="Refdecomentrio"/>
        </w:rPr>
        <w:annotationRef/>
      </w:r>
      <w:r>
        <w:t>Abre uma seção Questionário para falar sobre ele.</w:t>
      </w:r>
    </w:p>
  </w:comment>
  <w:comment w:id="82" w:author="Juliano Varella De Carvalho" w:date="2020-08-15T15:45:00Z" w:initials="JVDC">
    <w:p w14:paraId="4EF6E8E3" w14:textId="77777777" w:rsidR="00D90707" w:rsidRDefault="00D90707" w:rsidP="005859BD">
      <w:pPr>
        <w:pStyle w:val="Textodecomentrio"/>
      </w:pPr>
      <w:r>
        <w:rPr>
          <w:rStyle w:val="Refdecomentrio"/>
        </w:rPr>
        <w:annotationRef/>
      </w:r>
      <w:r>
        <w:t>De onde vem essa informação?</w:t>
      </w:r>
    </w:p>
  </w:comment>
  <w:comment w:id="83" w:author="Juliano Varella De Carvalho" w:date="2020-08-15T15:42:00Z" w:initials="JVDC">
    <w:p w14:paraId="0F931195" w14:textId="77777777" w:rsidR="00D90707" w:rsidRDefault="00D90707" w:rsidP="001F52F1">
      <w:pPr>
        <w:pStyle w:val="Textodecomentrio"/>
      </w:pPr>
      <w:r>
        <w:rPr>
          <w:rStyle w:val="Refdecomentrio"/>
        </w:rPr>
        <w:annotationRef/>
      </w:r>
      <w:r>
        <w:t>Esse texto podia iniciar a seção 3.2.2</w:t>
      </w:r>
    </w:p>
  </w:comment>
  <w:comment w:id="84" w:author="Juliano Varella De Carvalho" w:date="2020-08-15T15:47:00Z" w:initials="JVDC">
    <w:p w14:paraId="7D498935" w14:textId="0E79E9F6" w:rsidR="00D90707" w:rsidRDefault="00D90707">
      <w:pPr>
        <w:pStyle w:val="Textodecomentrio"/>
      </w:pPr>
      <w:r>
        <w:rPr>
          <w:rStyle w:val="Refdecomentrio"/>
        </w:rPr>
        <w:annotationRef/>
      </w:r>
      <w:r>
        <w:t>Não seria recomendação musical ???</w:t>
      </w:r>
    </w:p>
  </w:comment>
  <w:comment w:id="85" w:author="Juliano Varella De Carvalho" w:date="2020-08-15T15:50:00Z" w:initials="JVDC">
    <w:p w14:paraId="0F56441A" w14:textId="41D9DDAB" w:rsidR="00D90707" w:rsidRDefault="00D90707">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91" w:author="Tatiane Schwanck Schardosim" w:date="2020-07-01T21:19:00Z" w:initials="TSS">
    <w:p w14:paraId="74B36498" w14:textId="21270F0F" w:rsidR="00D90707" w:rsidRDefault="00D90707" w:rsidP="00CA31F6">
      <w:pPr>
        <w:pStyle w:val="Textodecomentrio"/>
      </w:pPr>
      <w:r>
        <w:rPr>
          <w:rStyle w:val="Refdecomentrio"/>
        </w:rPr>
        <w:annotationRef/>
      </w:r>
      <w:r>
        <w:rPr>
          <w:noProof/>
        </w:rPr>
        <w:t>Colocar onde está.</w:t>
      </w:r>
    </w:p>
  </w:comment>
  <w:comment w:id="93" w:author="Tatiane Schwanck Schardosim" w:date="2020-07-01T21:29:00Z" w:initials="TSS">
    <w:p w14:paraId="2639240E" w14:textId="7928EC66" w:rsidR="00D90707" w:rsidRDefault="00D90707" w:rsidP="00CA31F6">
      <w:pPr>
        <w:pStyle w:val="Textodecomentrio"/>
      </w:pPr>
      <w:r>
        <w:rPr>
          <w:rStyle w:val="Refdecomentrio"/>
        </w:rPr>
        <w:annotationRef/>
      </w:r>
      <w:r>
        <w:rPr>
          <w:noProof/>
        </w:rPr>
        <w:t xml:space="preserve">tá fraca a conclusão, além de curta. </w:t>
      </w:r>
    </w:p>
  </w:comment>
  <w:comment w:id="94" w:author="Érico Souza Loewe" w:date="2020-07-02T00:24:00Z" w:initials="ÉSL">
    <w:p w14:paraId="7F199877" w14:textId="313C3EC7" w:rsidR="00D90707" w:rsidRDefault="00D90707">
      <w:pPr>
        <w:pStyle w:val="Textodecomentrio"/>
      </w:pPr>
      <w:r>
        <w:rPr>
          <w:rStyle w:val="Refdecomentrio"/>
        </w:rPr>
        <w:annotationRef/>
      </w:r>
      <w:r>
        <w:t>É que é do tcc I, quando vier do II vai ter mais coisas, não tive muitas conclusões até agora</w:t>
      </w:r>
    </w:p>
  </w:comment>
  <w:comment w:id="96" w:author="Tatiane Schwanck Schardosim" w:date="2020-07-01T21:30:00Z" w:initials="TSS">
    <w:p w14:paraId="34834409" w14:textId="17229921" w:rsidR="00D90707" w:rsidRDefault="00D90707" w:rsidP="00CA31F6">
      <w:pPr>
        <w:pStyle w:val="Textodecomentrio"/>
      </w:pPr>
      <w:r>
        <w:rPr>
          <w:rStyle w:val="Refdecomentrio"/>
        </w:rPr>
        <w:annotationRef/>
      </w:r>
      <w:r>
        <w:rPr>
          <w:noProof/>
        </w:rPr>
        <w:t>Não precisa referenciar a bibliografiac no texto?</w:t>
      </w:r>
    </w:p>
  </w:comment>
  <w:comment w:id="97" w:author="Érico Souza Loewe" w:date="2020-07-02T00:25:00Z" w:initials="ÉSL">
    <w:p w14:paraId="23D9DB80" w14:textId="3D88D14E" w:rsidR="00D90707" w:rsidRDefault="00D90707">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3C17AE" w14:textId="77777777" w:rsidR="00757D1F" w:rsidRDefault="00757D1F" w:rsidP="00CA31F6">
      <w:r>
        <w:separator/>
      </w:r>
    </w:p>
    <w:p w14:paraId="6365675E" w14:textId="77777777" w:rsidR="00757D1F" w:rsidRDefault="00757D1F" w:rsidP="00CA31F6"/>
    <w:p w14:paraId="443B7669" w14:textId="77777777" w:rsidR="00757D1F" w:rsidRDefault="00757D1F" w:rsidP="00CA31F6"/>
    <w:p w14:paraId="383A7E40" w14:textId="77777777" w:rsidR="00757D1F" w:rsidRDefault="00757D1F" w:rsidP="00CA31F6"/>
    <w:p w14:paraId="370A2A80" w14:textId="77777777" w:rsidR="00757D1F" w:rsidRDefault="00757D1F" w:rsidP="00CA31F6"/>
    <w:p w14:paraId="1C0D54C2" w14:textId="77777777" w:rsidR="00757D1F" w:rsidRDefault="00757D1F" w:rsidP="00CA31F6"/>
    <w:p w14:paraId="46794B4D" w14:textId="77777777" w:rsidR="00757D1F" w:rsidRDefault="00757D1F" w:rsidP="00CA31F6"/>
    <w:p w14:paraId="364AA4FC" w14:textId="77777777" w:rsidR="00757D1F" w:rsidRDefault="00757D1F" w:rsidP="00CA31F6"/>
    <w:p w14:paraId="68A8337B" w14:textId="77777777" w:rsidR="00757D1F" w:rsidRDefault="00757D1F" w:rsidP="00CA31F6"/>
    <w:p w14:paraId="17CBF105" w14:textId="77777777" w:rsidR="00757D1F" w:rsidRDefault="00757D1F" w:rsidP="00CA31F6"/>
    <w:p w14:paraId="05E9FF8C" w14:textId="77777777" w:rsidR="00757D1F" w:rsidRDefault="00757D1F" w:rsidP="00CA31F6"/>
    <w:p w14:paraId="7CFD5035" w14:textId="77777777" w:rsidR="00757D1F" w:rsidRDefault="00757D1F" w:rsidP="00CA31F6"/>
    <w:p w14:paraId="1CFB03DB" w14:textId="77777777" w:rsidR="00757D1F" w:rsidRDefault="00757D1F" w:rsidP="00CA31F6"/>
    <w:p w14:paraId="64CFB31C" w14:textId="77777777" w:rsidR="00757D1F" w:rsidRDefault="00757D1F" w:rsidP="00CA31F6"/>
    <w:p w14:paraId="0F172F1D" w14:textId="77777777" w:rsidR="00757D1F" w:rsidRDefault="00757D1F" w:rsidP="00CA31F6"/>
    <w:p w14:paraId="07771B45" w14:textId="77777777" w:rsidR="00757D1F" w:rsidRDefault="00757D1F" w:rsidP="00CA31F6"/>
    <w:p w14:paraId="7F5DCE39" w14:textId="77777777" w:rsidR="00757D1F" w:rsidRDefault="00757D1F" w:rsidP="00CA31F6"/>
    <w:p w14:paraId="4CBD6EB2" w14:textId="77777777" w:rsidR="00757D1F" w:rsidRDefault="00757D1F" w:rsidP="00CA31F6"/>
    <w:p w14:paraId="1A4C8499" w14:textId="77777777" w:rsidR="00757D1F" w:rsidRDefault="00757D1F" w:rsidP="00CA31F6"/>
    <w:p w14:paraId="0487A492" w14:textId="77777777" w:rsidR="00757D1F" w:rsidRDefault="00757D1F" w:rsidP="00CA31F6"/>
    <w:p w14:paraId="62C13759" w14:textId="77777777" w:rsidR="00757D1F" w:rsidRDefault="00757D1F" w:rsidP="00CA31F6"/>
    <w:p w14:paraId="29754805" w14:textId="77777777" w:rsidR="00757D1F" w:rsidRDefault="00757D1F" w:rsidP="00CA31F6"/>
    <w:p w14:paraId="1358B6DE" w14:textId="77777777" w:rsidR="00757D1F" w:rsidRDefault="00757D1F" w:rsidP="00CA31F6"/>
    <w:p w14:paraId="4D6C2E53" w14:textId="77777777" w:rsidR="00757D1F" w:rsidRDefault="00757D1F" w:rsidP="00CA31F6"/>
    <w:p w14:paraId="4A3A1186" w14:textId="77777777" w:rsidR="00757D1F" w:rsidRDefault="00757D1F" w:rsidP="00CA31F6"/>
    <w:p w14:paraId="30BF26AF" w14:textId="77777777" w:rsidR="00757D1F" w:rsidRDefault="00757D1F" w:rsidP="00CA31F6"/>
    <w:p w14:paraId="303BDBB8" w14:textId="77777777" w:rsidR="00757D1F" w:rsidRDefault="00757D1F"/>
    <w:p w14:paraId="0368FB03" w14:textId="77777777" w:rsidR="00757D1F" w:rsidRDefault="00757D1F"/>
    <w:p w14:paraId="6D725B68" w14:textId="77777777" w:rsidR="00757D1F" w:rsidRDefault="00757D1F" w:rsidP="00CE0E7B"/>
    <w:p w14:paraId="5729A342" w14:textId="77777777" w:rsidR="00757D1F" w:rsidRDefault="00757D1F" w:rsidP="00CE0E7B"/>
    <w:p w14:paraId="73690C31" w14:textId="77777777" w:rsidR="00757D1F" w:rsidRDefault="00757D1F" w:rsidP="00F06399"/>
  </w:endnote>
  <w:endnote w:type="continuationSeparator" w:id="0">
    <w:p w14:paraId="12BB2003" w14:textId="77777777" w:rsidR="00757D1F" w:rsidRDefault="00757D1F" w:rsidP="00CA31F6">
      <w:r>
        <w:continuationSeparator/>
      </w:r>
    </w:p>
    <w:p w14:paraId="2FC7CAB0" w14:textId="77777777" w:rsidR="00757D1F" w:rsidRDefault="00757D1F" w:rsidP="00CA31F6"/>
    <w:p w14:paraId="1EB7933D" w14:textId="77777777" w:rsidR="00757D1F" w:rsidRDefault="00757D1F" w:rsidP="00CA31F6"/>
    <w:p w14:paraId="039841B6" w14:textId="77777777" w:rsidR="00757D1F" w:rsidRDefault="00757D1F" w:rsidP="00CA31F6"/>
    <w:p w14:paraId="031D9F97" w14:textId="77777777" w:rsidR="00757D1F" w:rsidRDefault="00757D1F" w:rsidP="00CA31F6"/>
    <w:p w14:paraId="22800760" w14:textId="77777777" w:rsidR="00757D1F" w:rsidRDefault="00757D1F" w:rsidP="00CA31F6"/>
    <w:p w14:paraId="24A7A51A" w14:textId="77777777" w:rsidR="00757D1F" w:rsidRDefault="00757D1F" w:rsidP="00CA31F6"/>
    <w:p w14:paraId="4E759BE7" w14:textId="77777777" w:rsidR="00757D1F" w:rsidRDefault="00757D1F" w:rsidP="00CA31F6"/>
    <w:p w14:paraId="10EAD55F" w14:textId="77777777" w:rsidR="00757D1F" w:rsidRDefault="00757D1F" w:rsidP="00CA31F6"/>
    <w:p w14:paraId="1C0858EF" w14:textId="77777777" w:rsidR="00757D1F" w:rsidRDefault="00757D1F" w:rsidP="00CA31F6"/>
    <w:p w14:paraId="07487DE1" w14:textId="77777777" w:rsidR="00757D1F" w:rsidRDefault="00757D1F" w:rsidP="00CA31F6"/>
    <w:p w14:paraId="0311C4EF" w14:textId="77777777" w:rsidR="00757D1F" w:rsidRDefault="00757D1F" w:rsidP="00CA31F6"/>
    <w:p w14:paraId="5BBCAE09" w14:textId="77777777" w:rsidR="00757D1F" w:rsidRDefault="00757D1F" w:rsidP="00CA31F6"/>
    <w:p w14:paraId="706D655D" w14:textId="77777777" w:rsidR="00757D1F" w:rsidRDefault="00757D1F" w:rsidP="00CA31F6"/>
    <w:p w14:paraId="2FD68650" w14:textId="77777777" w:rsidR="00757D1F" w:rsidRDefault="00757D1F" w:rsidP="00CA31F6"/>
    <w:p w14:paraId="53EB89B2" w14:textId="77777777" w:rsidR="00757D1F" w:rsidRDefault="00757D1F" w:rsidP="00CA31F6"/>
    <w:p w14:paraId="0E0E5B51" w14:textId="77777777" w:rsidR="00757D1F" w:rsidRDefault="00757D1F" w:rsidP="00CA31F6"/>
    <w:p w14:paraId="57D1EA3F" w14:textId="77777777" w:rsidR="00757D1F" w:rsidRDefault="00757D1F" w:rsidP="00CA31F6"/>
    <w:p w14:paraId="2B145917" w14:textId="77777777" w:rsidR="00757D1F" w:rsidRDefault="00757D1F" w:rsidP="00CA31F6"/>
    <w:p w14:paraId="46AA97E7" w14:textId="77777777" w:rsidR="00757D1F" w:rsidRDefault="00757D1F" w:rsidP="00CA31F6"/>
    <w:p w14:paraId="19925CE0" w14:textId="77777777" w:rsidR="00757D1F" w:rsidRDefault="00757D1F" w:rsidP="00CA31F6"/>
    <w:p w14:paraId="1F01BCB1" w14:textId="77777777" w:rsidR="00757D1F" w:rsidRDefault="00757D1F" w:rsidP="00CA31F6"/>
    <w:p w14:paraId="20B09870" w14:textId="77777777" w:rsidR="00757D1F" w:rsidRDefault="00757D1F" w:rsidP="00CA31F6"/>
    <w:p w14:paraId="31D4B4C4" w14:textId="77777777" w:rsidR="00757D1F" w:rsidRDefault="00757D1F" w:rsidP="00CA31F6"/>
    <w:p w14:paraId="48277FE5" w14:textId="77777777" w:rsidR="00757D1F" w:rsidRDefault="00757D1F" w:rsidP="00CA31F6"/>
    <w:p w14:paraId="2E6252FA" w14:textId="77777777" w:rsidR="00757D1F" w:rsidRDefault="00757D1F" w:rsidP="00CA31F6"/>
    <w:p w14:paraId="0D16120C" w14:textId="77777777" w:rsidR="00757D1F" w:rsidRDefault="00757D1F"/>
    <w:p w14:paraId="22BF05F1" w14:textId="77777777" w:rsidR="00757D1F" w:rsidRDefault="00757D1F"/>
    <w:p w14:paraId="1553AF24" w14:textId="77777777" w:rsidR="00757D1F" w:rsidRDefault="00757D1F" w:rsidP="00CE0E7B"/>
    <w:p w14:paraId="4672C195" w14:textId="77777777" w:rsidR="00757D1F" w:rsidRDefault="00757D1F" w:rsidP="00CE0E7B"/>
    <w:p w14:paraId="3B79523D" w14:textId="77777777" w:rsidR="00757D1F" w:rsidRDefault="00757D1F" w:rsidP="00F063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CF44E9" w14:textId="77777777" w:rsidR="00757D1F" w:rsidRDefault="00757D1F" w:rsidP="00CA31F6">
      <w:r>
        <w:separator/>
      </w:r>
    </w:p>
    <w:p w14:paraId="2C9382AD" w14:textId="77777777" w:rsidR="00757D1F" w:rsidRDefault="00757D1F" w:rsidP="00CA31F6"/>
    <w:p w14:paraId="3208ED35" w14:textId="77777777" w:rsidR="00757D1F" w:rsidRDefault="00757D1F" w:rsidP="00CA31F6"/>
    <w:p w14:paraId="1B80D33D" w14:textId="77777777" w:rsidR="00757D1F" w:rsidRDefault="00757D1F" w:rsidP="00CA31F6"/>
    <w:p w14:paraId="38347B7D" w14:textId="77777777" w:rsidR="00757D1F" w:rsidRDefault="00757D1F" w:rsidP="00CA31F6"/>
    <w:p w14:paraId="50724A51" w14:textId="77777777" w:rsidR="00757D1F" w:rsidRDefault="00757D1F" w:rsidP="00CA31F6"/>
    <w:p w14:paraId="4B99F272" w14:textId="77777777" w:rsidR="00757D1F" w:rsidRDefault="00757D1F" w:rsidP="00CA31F6"/>
    <w:p w14:paraId="6BF6E444" w14:textId="77777777" w:rsidR="00757D1F" w:rsidRDefault="00757D1F" w:rsidP="00CA31F6"/>
    <w:p w14:paraId="799FF145" w14:textId="77777777" w:rsidR="00757D1F" w:rsidRDefault="00757D1F" w:rsidP="00CA31F6"/>
    <w:p w14:paraId="07F7EBEA" w14:textId="77777777" w:rsidR="00757D1F" w:rsidRDefault="00757D1F" w:rsidP="00CA31F6"/>
    <w:p w14:paraId="4D222F9F" w14:textId="77777777" w:rsidR="00757D1F" w:rsidRDefault="00757D1F" w:rsidP="00CA31F6"/>
    <w:p w14:paraId="3389C8C5" w14:textId="77777777" w:rsidR="00757D1F" w:rsidRDefault="00757D1F" w:rsidP="00CA31F6"/>
    <w:p w14:paraId="47E7F785" w14:textId="77777777" w:rsidR="00757D1F" w:rsidRDefault="00757D1F" w:rsidP="00CA31F6"/>
    <w:p w14:paraId="290F8DDF" w14:textId="77777777" w:rsidR="00757D1F" w:rsidRDefault="00757D1F" w:rsidP="00CA31F6"/>
    <w:p w14:paraId="54C274B5" w14:textId="77777777" w:rsidR="00757D1F" w:rsidRDefault="00757D1F" w:rsidP="00CA31F6"/>
    <w:p w14:paraId="430435A5" w14:textId="77777777" w:rsidR="00757D1F" w:rsidRDefault="00757D1F" w:rsidP="00CA31F6"/>
    <w:p w14:paraId="138AD861" w14:textId="77777777" w:rsidR="00757D1F" w:rsidRDefault="00757D1F" w:rsidP="00CA31F6"/>
    <w:p w14:paraId="509BC81F" w14:textId="77777777" w:rsidR="00757D1F" w:rsidRDefault="00757D1F"/>
    <w:p w14:paraId="035920A9" w14:textId="77777777" w:rsidR="00757D1F" w:rsidRDefault="00757D1F"/>
    <w:p w14:paraId="0D46AD3E" w14:textId="77777777" w:rsidR="00757D1F" w:rsidRDefault="00757D1F" w:rsidP="00CE0E7B"/>
    <w:p w14:paraId="6B70DFB0" w14:textId="77777777" w:rsidR="00757D1F" w:rsidRDefault="00757D1F" w:rsidP="00CE0E7B"/>
    <w:p w14:paraId="64425DAB" w14:textId="77777777" w:rsidR="00757D1F" w:rsidRDefault="00757D1F" w:rsidP="00F06399"/>
  </w:footnote>
  <w:footnote w:type="continuationSeparator" w:id="0">
    <w:p w14:paraId="4AF385DD" w14:textId="77777777" w:rsidR="00757D1F" w:rsidRDefault="00757D1F" w:rsidP="00CA31F6">
      <w:r>
        <w:continuationSeparator/>
      </w:r>
    </w:p>
    <w:p w14:paraId="7B634048" w14:textId="77777777" w:rsidR="00757D1F" w:rsidRDefault="00757D1F" w:rsidP="00CA31F6"/>
    <w:p w14:paraId="29A5F18F" w14:textId="77777777" w:rsidR="00757D1F" w:rsidRDefault="00757D1F" w:rsidP="00CA31F6"/>
    <w:p w14:paraId="5E30C7E6" w14:textId="77777777" w:rsidR="00757D1F" w:rsidRDefault="00757D1F" w:rsidP="00CA31F6"/>
    <w:p w14:paraId="1071B14D" w14:textId="77777777" w:rsidR="00757D1F" w:rsidRDefault="00757D1F" w:rsidP="00CA31F6"/>
    <w:p w14:paraId="74AB9C47" w14:textId="77777777" w:rsidR="00757D1F" w:rsidRDefault="00757D1F" w:rsidP="00CA31F6"/>
    <w:p w14:paraId="769750AB" w14:textId="77777777" w:rsidR="00757D1F" w:rsidRDefault="00757D1F" w:rsidP="00CA31F6"/>
    <w:p w14:paraId="25FE9A26" w14:textId="77777777" w:rsidR="00757D1F" w:rsidRDefault="00757D1F" w:rsidP="00CA31F6"/>
    <w:p w14:paraId="336C582E" w14:textId="77777777" w:rsidR="00757D1F" w:rsidRDefault="00757D1F" w:rsidP="00CA31F6"/>
    <w:p w14:paraId="5E7FB546" w14:textId="77777777" w:rsidR="00757D1F" w:rsidRDefault="00757D1F" w:rsidP="00CA31F6"/>
    <w:p w14:paraId="645A3317" w14:textId="77777777" w:rsidR="00757D1F" w:rsidRDefault="00757D1F" w:rsidP="00CA31F6"/>
    <w:p w14:paraId="7366F270" w14:textId="77777777" w:rsidR="00757D1F" w:rsidRDefault="00757D1F" w:rsidP="00CA31F6"/>
    <w:p w14:paraId="4F6FA0E8" w14:textId="77777777" w:rsidR="00757D1F" w:rsidRDefault="00757D1F" w:rsidP="00CA31F6"/>
    <w:p w14:paraId="087CC59E" w14:textId="77777777" w:rsidR="00757D1F" w:rsidRDefault="00757D1F" w:rsidP="00CA31F6"/>
    <w:p w14:paraId="35B5F000" w14:textId="77777777" w:rsidR="00757D1F" w:rsidRDefault="00757D1F" w:rsidP="00CA31F6"/>
    <w:p w14:paraId="1FC51348" w14:textId="77777777" w:rsidR="00757D1F" w:rsidRDefault="00757D1F" w:rsidP="00CA31F6"/>
    <w:p w14:paraId="66817E7B" w14:textId="77777777" w:rsidR="00757D1F" w:rsidRDefault="00757D1F" w:rsidP="00CA31F6"/>
    <w:p w14:paraId="10DE1FE9" w14:textId="77777777" w:rsidR="00757D1F" w:rsidRDefault="00757D1F" w:rsidP="00CA31F6"/>
    <w:p w14:paraId="347ADE59" w14:textId="77777777" w:rsidR="00757D1F" w:rsidRDefault="00757D1F" w:rsidP="00CA31F6"/>
    <w:p w14:paraId="68B0D8B7" w14:textId="77777777" w:rsidR="00757D1F" w:rsidRDefault="00757D1F" w:rsidP="00CA31F6"/>
    <w:p w14:paraId="6376E342" w14:textId="77777777" w:rsidR="00757D1F" w:rsidRDefault="00757D1F" w:rsidP="00CA31F6"/>
    <w:p w14:paraId="62F941B4" w14:textId="77777777" w:rsidR="00757D1F" w:rsidRDefault="00757D1F" w:rsidP="00CA31F6"/>
    <w:p w14:paraId="0F5A715B" w14:textId="77777777" w:rsidR="00757D1F" w:rsidRDefault="00757D1F" w:rsidP="00CA31F6"/>
    <w:p w14:paraId="1BBB772B" w14:textId="77777777" w:rsidR="00757D1F" w:rsidRDefault="00757D1F" w:rsidP="00CA31F6"/>
    <w:p w14:paraId="01D76E90" w14:textId="77777777" w:rsidR="00757D1F" w:rsidRDefault="00757D1F" w:rsidP="00CA31F6"/>
    <w:p w14:paraId="40B937CB" w14:textId="77777777" w:rsidR="00757D1F" w:rsidRDefault="00757D1F" w:rsidP="00CA31F6"/>
    <w:p w14:paraId="1C9E4A68" w14:textId="77777777" w:rsidR="00757D1F" w:rsidRDefault="00757D1F"/>
    <w:p w14:paraId="7F993239" w14:textId="77777777" w:rsidR="00757D1F" w:rsidRDefault="00757D1F"/>
    <w:p w14:paraId="3328A89F" w14:textId="77777777" w:rsidR="00757D1F" w:rsidRDefault="00757D1F" w:rsidP="00CE0E7B"/>
    <w:p w14:paraId="39D9B59A" w14:textId="77777777" w:rsidR="00757D1F" w:rsidRDefault="00757D1F" w:rsidP="00CE0E7B"/>
    <w:p w14:paraId="7018A69D" w14:textId="77777777" w:rsidR="00757D1F" w:rsidRDefault="00757D1F" w:rsidP="00F0639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D90707" w:rsidRDefault="00D90707" w:rsidP="00CA31F6">
    <w:r>
      <w:fldChar w:fldCharType="begin"/>
    </w:r>
    <w:r>
      <w:instrText xml:space="preserve">PAGE  </w:instrText>
    </w:r>
    <w:r>
      <w:fldChar w:fldCharType="separate"/>
    </w:r>
    <w:r>
      <w:rPr>
        <w:noProof/>
      </w:rPr>
      <w:t>24</w:t>
    </w:r>
    <w:r>
      <w:fldChar w:fldCharType="end"/>
    </w:r>
  </w:p>
  <w:p w14:paraId="3D42A6EB" w14:textId="77777777" w:rsidR="00D90707" w:rsidRDefault="00D90707"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D90707" w:rsidRDefault="00D90707"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D90707" w:rsidRDefault="00D90707"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D90707" w:rsidRDefault="00D90707"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D90707" w:rsidRDefault="00D90707"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C83"/>
    <w:rsid w:val="00007E27"/>
    <w:rsid w:val="00007F95"/>
    <w:rsid w:val="0001141D"/>
    <w:rsid w:val="00011779"/>
    <w:rsid w:val="000118EE"/>
    <w:rsid w:val="00011D1C"/>
    <w:rsid w:val="00014514"/>
    <w:rsid w:val="000158A7"/>
    <w:rsid w:val="00015948"/>
    <w:rsid w:val="00016710"/>
    <w:rsid w:val="000200DD"/>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4C36"/>
    <w:rsid w:val="00046157"/>
    <w:rsid w:val="000500A2"/>
    <w:rsid w:val="0005036F"/>
    <w:rsid w:val="000511B3"/>
    <w:rsid w:val="00051A51"/>
    <w:rsid w:val="00052630"/>
    <w:rsid w:val="00052712"/>
    <w:rsid w:val="00054150"/>
    <w:rsid w:val="000558AF"/>
    <w:rsid w:val="0005610C"/>
    <w:rsid w:val="00056B33"/>
    <w:rsid w:val="00057334"/>
    <w:rsid w:val="000605BC"/>
    <w:rsid w:val="000617F5"/>
    <w:rsid w:val="000624EF"/>
    <w:rsid w:val="000658F9"/>
    <w:rsid w:val="00065B2B"/>
    <w:rsid w:val="000662E4"/>
    <w:rsid w:val="00066BD4"/>
    <w:rsid w:val="00067F07"/>
    <w:rsid w:val="000700DE"/>
    <w:rsid w:val="00070C47"/>
    <w:rsid w:val="000725C4"/>
    <w:rsid w:val="00073922"/>
    <w:rsid w:val="00074D3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6FB9"/>
    <w:rsid w:val="000B7680"/>
    <w:rsid w:val="000B7BD9"/>
    <w:rsid w:val="000B7EF7"/>
    <w:rsid w:val="000C049F"/>
    <w:rsid w:val="000C17E6"/>
    <w:rsid w:val="000C1A8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0DF"/>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2BC0"/>
    <w:rsid w:val="00123767"/>
    <w:rsid w:val="00123D2C"/>
    <w:rsid w:val="00123FAD"/>
    <w:rsid w:val="0012444C"/>
    <w:rsid w:val="00124870"/>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6029"/>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064E"/>
    <w:rsid w:val="00192084"/>
    <w:rsid w:val="00192101"/>
    <w:rsid w:val="00192BD0"/>
    <w:rsid w:val="00193DAA"/>
    <w:rsid w:val="00194BAB"/>
    <w:rsid w:val="00194C66"/>
    <w:rsid w:val="001956E6"/>
    <w:rsid w:val="00196CC2"/>
    <w:rsid w:val="00197040"/>
    <w:rsid w:val="0019741D"/>
    <w:rsid w:val="001A0156"/>
    <w:rsid w:val="001A128B"/>
    <w:rsid w:val="001A18FD"/>
    <w:rsid w:val="001A2690"/>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4368"/>
    <w:rsid w:val="001D5A80"/>
    <w:rsid w:val="001D6C1B"/>
    <w:rsid w:val="001E07DF"/>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04"/>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1DBB"/>
    <w:rsid w:val="002A269B"/>
    <w:rsid w:val="002A357A"/>
    <w:rsid w:val="002A3F80"/>
    <w:rsid w:val="002A59B1"/>
    <w:rsid w:val="002A72DA"/>
    <w:rsid w:val="002B021F"/>
    <w:rsid w:val="002B2A8B"/>
    <w:rsid w:val="002B30BD"/>
    <w:rsid w:val="002B3257"/>
    <w:rsid w:val="002B3315"/>
    <w:rsid w:val="002B331B"/>
    <w:rsid w:val="002B6519"/>
    <w:rsid w:val="002B6979"/>
    <w:rsid w:val="002B6B6F"/>
    <w:rsid w:val="002B6F65"/>
    <w:rsid w:val="002C0684"/>
    <w:rsid w:val="002C09E3"/>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8F9"/>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4F5C"/>
    <w:rsid w:val="003264E0"/>
    <w:rsid w:val="00326A2B"/>
    <w:rsid w:val="003272CB"/>
    <w:rsid w:val="0033089C"/>
    <w:rsid w:val="0033142C"/>
    <w:rsid w:val="00331C3E"/>
    <w:rsid w:val="003339D8"/>
    <w:rsid w:val="003354BF"/>
    <w:rsid w:val="003358E0"/>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4EC"/>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2F9"/>
    <w:rsid w:val="00431A87"/>
    <w:rsid w:val="00431B22"/>
    <w:rsid w:val="0043213B"/>
    <w:rsid w:val="004323D6"/>
    <w:rsid w:val="0043256B"/>
    <w:rsid w:val="00432821"/>
    <w:rsid w:val="00432ED7"/>
    <w:rsid w:val="00432FE5"/>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633"/>
    <w:rsid w:val="00462A36"/>
    <w:rsid w:val="00463D3C"/>
    <w:rsid w:val="0046487C"/>
    <w:rsid w:val="0046677E"/>
    <w:rsid w:val="00466889"/>
    <w:rsid w:val="00467164"/>
    <w:rsid w:val="0047005D"/>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192"/>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968"/>
    <w:rsid w:val="005460EE"/>
    <w:rsid w:val="00547510"/>
    <w:rsid w:val="005479E6"/>
    <w:rsid w:val="00550292"/>
    <w:rsid w:val="005503B7"/>
    <w:rsid w:val="005508BE"/>
    <w:rsid w:val="00551311"/>
    <w:rsid w:val="00551352"/>
    <w:rsid w:val="005514A9"/>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A9A"/>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066"/>
    <w:rsid w:val="005E04B7"/>
    <w:rsid w:val="005E0D3E"/>
    <w:rsid w:val="005E1B5B"/>
    <w:rsid w:val="005E209D"/>
    <w:rsid w:val="005E2318"/>
    <w:rsid w:val="005E336A"/>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2211"/>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27DD9"/>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7F0"/>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62C6"/>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3636"/>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5AD1"/>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D1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16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4D4"/>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1600"/>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74C"/>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6BCD"/>
    <w:rsid w:val="008575BA"/>
    <w:rsid w:val="008577C2"/>
    <w:rsid w:val="00860586"/>
    <w:rsid w:val="008607F8"/>
    <w:rsid w:val="00860C67"/>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0BD7"/>
    <w:rsid w:val="008B1239"/>
    <w:rsid w:val="008B148C"/>
    <w:rsid w:val="008B1BE6"/>
    <w:rsid w:val="008B2125"/>
    <w:rsid w:val="008B2679"/>
    <w:rsid w:val="008B3666"/>
    <w:rsid w:val="008B3A75"/>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A59"/>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5B4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3CB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5C44"/>
    <w:rsid w:val="009D713F"/>
    <w:rsid w:val="009D7BB1"/>
    <w:rsid w:val="009E017B"/>
    <w:rsid w:val="009E0AD1"/>
    <w:rsid w:val="009E1CC1"/>
    <w:rsid w:val="009E1FD9"/>
    <w:rsid w:val="009E321F"/>
    <w:rsid w:val="009E399F"/>
    <w:rsid w:val="009E4302"/>
    <w:rsid w:val="009E4432"/>
    <w:rsid w:val="009E4FD4"/>
    <w:rsid w:val="009E767C"/>
    <w:rsid w:val="009E769E"/>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27BAF"/>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4CC2"/>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5F9D"/>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35A0"/>
    <w:rsid w:val="00AA4553"/>
    <w:rsid w:val="00AA4888"/>
    <w:rsid w:val="00AA687E"/>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3436"/>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1E23"/>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87DCC"/>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A0"/>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6DD4"/>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47D"/>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6B94"/>
    <w:rsid w:val="00CA77E5"/>
    <w:rsid w:val="00CB1044"/>
    <w:rsid w:val="00CB253C"/>
    <w:rsid w:val="00CB31CD"/>
    <w:rsid w:val="00CB3C7F"/>
    <w:rsid w:val="00CB3CF6"/>
    <w:rsid w:val="00CB3F00"/>
    <w:rsid w:val="00CB5375"/>
    <w:rsid w:val="00CB6D11"/>
    <w:rsid w:val="00CB7746"/>
    <w:rsid w:val="00CC070D"/>
    <w:rsid w:val="00CC0CCF"/>
    <w:rsid w:val="00CC0DEC"/>
    <w:rsid w:val="00CC0FE8"/>
    <w:rsid w:val="00CC1095"/>
    <w:rsid w:val="00CC1249"/>
    <w:rsid w:val="00CC198D"/>
    <w:rsid w:val="00CC1EEA"/>
    <w:rsid w:val="00CC22F6"/>
    <w:rsid w:val="00CC24CC"/>
    <w:rsid w:val="00CC2E48"/>
    <w:rsid w:val="00CC3BF9"/>
    <w:rsid w:val="00CC3D32"/>
    <w:rsid w:val="00CC446C"/>
    <w:rsid w:val="00CC5596"/>
    <w:rsid w:val="00CC610D"/>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0E7B"/>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791"/>
    <w:rsid w:val="00D54D83"/>
    <w:rsid w:val="00D553A0"/>
    <w:rsid w:val="00D55DBD"/>
    <w:rsid w:val="00D56A6A"/>
    <w:rsid w:val="00D57D84"/>
    <w:rsid w:val="00D627FD"/>
    <w:rsid w:val="00D631AA"/>
    <w:rsid w:val="00D655C6"/>
    <w:rsid w:val="00D65876"/>
    <w:rsid w:val="00D67B76"/>
    <w:rsid w:val="00D7007E"/>
    <w:rsid w:val="00D71585"/>
    <w:rsid w:val="00D71A59"/>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58FF"/>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2319"/>
    <w:rsid w:val="00E435D2"/>
    <w:rsid w:val="00E4468A"/>
    <w:rsid w:val="00E44887"/>
    <w:rsid w:val="00E44975"/>
    <w:rsid w:val="00E45BE7"/>
    <w:rsid w:val="00E465CE"/>
    <w:rsid w:val="00E47C29"/>
    <w:rsid w:val="00E47F05"/>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3E2E"/>
    <w:rsid w:val="00E74ECC"/>
    <w:rsid w:val="00E75E7C"/>
    <w:rsid w:val="00E77555"/>
    <w:rsid w:val="00E81433"/>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3E37"/>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B7EDC"/>
    <w:rsid w:val="00EC05A2"/>
    <w:rsid w:val="00EC05A7"/>
    <w:rsid w:val="00EC11B1"/>
    <w:rsid w:val="00EC11B4"/>
    <w:rsid w:val="00EC1AD1"/>
    <w:rsid w:val="00EC1BC2"/>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F2F"/>
    <w:rsid w:val="00F16FE4"/>
    <w:rsid w:val="00F237D1"/>
    <w:rsid w:val="00F249B0"/>
    <w:rsid w:val="00F25BE1"/>
    <w:rsid w:val="00F26AAE"/>
    <w:rsid w:val="00F26D42"/>
    <w:rsid w:val="00F27A1A"/>
    <w:rsid w:val="00F3009C"/>
    <w:rsid w:val="00F30AFE"/>
    <w:rsid w:val="00F31080"/>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4DA"/>
    <w:rsid w:val="00F455D4"/>
    <w:rsid w:val="00F457AB"/>
    <w:rsid w:val="00F4582A"/>
    <w:rsid w:val="00F46B98"/>
    <w:rsid w:val="00F46F07"/>
    <w:rsid w:val="00F4777A"/>
    <w:rsid w:val="00F5033E"/>
    <w:rsid w:val="00F50464"/>
    <w:rsid w:val="00F52BF1"/>
    <w:rsid w:val="00F52F8E"/>
    <w:rsid w:val="00F535E5"/>
    <w:rsid w:val="00F536C5"/>
    <w:rsid w:val="00F540F7"/>
    <w:rsid w:val="00F54B79"/>
    <w:rsid w:val="00F54D7A"/>
    <w:rsid w:val="00F54DBD"/>
    <w:rsid w:val="00F54F07"/>
    <w:rsid w:val="00F55808"/>
    <w:rsid w:val="00F5640A"/>
    <w:rsid w:val="00F5664D"/>
    <w:rsid w:val="00F57948"/>
    <w:rsid w:val="00F62238"/>
    <w:rsid w:val="00F66243"/>
    <w:rsid w:val="00F66337"/>
    <w:rsid w:val="00F70A1A"/>
    <w:rsid w:val="00F72843"/>
    <w:rsid w:val="00F72CBA"/>
    <w:rsid w:val="00F72D9B"/>
    <w:rsid w:val="00F7313E"/>
    <w:rsid w:val="00F73E79"/>
    <w:rsid w:val="00F741D7"/>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1D7"/>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6CE"/>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pn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image" Target="media/image19.jpg"/><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3.xml"/><Relationship Id="rId65"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diagramData" Target="diagrams/data1.xml"/><Relationship Id="rId39" Type="http://schemas.microsoft.com/office/2007/relationships/diagramDrawing" Target="diagrams/drawing4.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1</TotalTime>
  <Pages>60</Pages>
  <Words>18285</Words>
  <Characters>98740</Characters>
  <Application>Microsoft Office Word</Application>
  <DocSecurity>0</DocSecurity>
  <Lines>822</Lines>
  <Paragraphs>2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679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537</cp:revision>
  <cp:lastPrinted>2003-10-22T01:33:00Z</cp:lastPrinted>
  <dcterms:created xsi:type="dcterms:W3CDTF">2020-07-01T22:52:00Z</dcterms:created>
  <dcterms:modified xsi:type="dcterms:W3CDTF">2020-10-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